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6BACD46F" w:rsidR="000A4CF6" w:rsidRDefault="000A4CF6" w:rsidP="005056F0">
      <w:pPr>
        <w:pStyle w:val="Heading1"/>
      </w:pPr>
    </w:p>
    <w:p w14:paraId="29F745EF" w14:textId="0E42B286" w:rsidR="00FE15DD" w:rsidRDefault="00FE15DD" w:rsidP="004A1D27">
      <w:pPr>
        <w:ind w:firstLine="0"/>
      </w:pPr>
    </w:p>
    <w:p w14:paraId="2FC78A35" w14:textId="150DF0B1" w:rsidR="00FE15DD" w:rsidRDefault="00FE15DD" w:rsidP="00FE15DD"/>
    <w:p w14:paraId="52D77D2F" w14:textId="77777777" w:rsidR="00FE15DD" w:rsidRPr="00FE15DD" w:rsidRDefault="00FE15DD" w:rsidP="00FE15DD"/>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21674E6D" w14:textId="77777777" w:rsidR="006D56C8" w:rsidRDefault="006D56C8" w:rsidP="005056F0">
      <w:pPr>
        <w:pStyle w:val="Heading1"/>
        <w:rPr>
          <w:b w:val="0"/>
        </w:rPr>
      </w:pPr>
    </w:p>
    <w:p w14:paraId="535C0743" w14:textId="6E17C82D"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B899D39" w14:textId="652F7A0C" w:rsidR="00FE15DD" w:rsidRDefault="00FE15DD" w:rsidP="00AC000B">
      <w:pPr>
        <w:ind w:firstLine="0"/>
      </w:pPr>
    </w:p>
    <w:p w14:paraId="3DBF36F9" w14:textId="77777777" w:rsidR="00FE15DD" w:rsidRDefault="00FE15DD" w:rsidP="00AC000B">
      <w:pPr>
        <w:ind w:firstLine="0"/>
      </w:pPr>
    </w:p>
    <w:p w14:paraId="64238189" w14:textId="77777777" w:rsidR="002E15F0" w:rsidRDefault="00AC000B" w:rsidP="002E15F0">
      <w:pPr>
        <w:ind w:firstLine="0"/>
        <w:rPr>
          <w:rFonts w:eastAsia="Times New Roman"/>
        </w:rPr>
      </w:pPr>
      <w:r>
        <w:t xml:space="preserve">Author note: Ian Hussey, </w:t>
      </w:r>
      <w:r w:rsidR="004A1D27">
        <w:t xml:space="preserve">Faculty of Psychology, </w:t>
      </w:r>
      <w:r w:rsidR="0035590A">
        <w:t>Ruhr University Bochum, Germany</w:t>
      </w:r>
      <w:r>
        <w:t xml:space="preserve">.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bookmarkStart w:id="0" w:name="_56xfx6b2flw9" w:colFirst="0" w:colLast="0"/>
      <w:bookmarkStart w:id="1" w:name="_7fw28s4feaci" w:colFirst="0" w:colLast="0"/>
      <w:bookmarkStart w:id="2" w:name="_ieyszia11ih6" w:colFirst="0" w:colLast="0"/>
      <w:bookmarkEnd w:id="0"/>
      <w:bookmarkEnd w:id="1"/>
      <w:bookmarkEnd w:id="2"/>
      <w:r w:rsidR="00F758B7">
        <w:rPr>
          <w:rFonts w:eastAsia="Times New Roman"/>
        </w:rPr>
        <w:t>.</w:t>
      </w:r>
    </w:p>
    <w:p w14:paraId="002973F3" w14:textId="77777777" w:rsidR="002E15F0" w:rsidRDefault="002E15F0">
      <w:pPr>
        <w:rPr>
          <w:rFonts w:eastAsia="Times New Roman"/>
        </w:rPr>
      </w:pPr>
      <w:r>
        <w:rPr>
          <w:rFonts w:eastAsia="Times New Roman"/>
        </w:rPr>
        <w:br w:type="page"/>
      </w:r>
    </w:p>
    <w:p w14:paraId="3BFBC3C9" w14:textId="412D4128" w:rsidR="00693644" w:rsidRPr="0030678A" w:rsidRDefault="00587D81" w:rsidP="002E15F0">
      <w:pPr>
        <w:pStyle w:val="Heading1"/>
      </w:pPr>
      <w:r w:rsidRPr="0030678A">
        <w:lastRenderedPageBreak/>
        <w:t>Abstract</w:t>
      </w:r>
    </w:p>
    <w:p w14:paraId="2C9B9E5E" w14:textId="1C1D42E4"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w:t>
      </w:r>
      <w:r w:rsidR="001031DC">
        <w:t xml:space="preserve">. </w:t>
      </w:r>
      <w:r w:rsidR="00610FEF" w:rsidRPr="0030678A">
        <w:t xml:space="preserve">T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4AF0FAFF"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DE01C3">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DE01C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DE01C3">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1D9F600A"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DE01C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DE01C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w:t>
      </w:r>
      <w:r w:rsidR="00241597" w:rsidRPr="0030678A">
        <w:lastRenderedPageBreak/>
        <w:t xml:space="preserve">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DE01C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DE01C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3E578E4B" w14:textId="60F74B94"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method: the Probabilistic Index </w:t>
      </w:r>
      <w:r w:rsidR="00E32363">
        <w:fldChar w:fldCharType="begin"/>
      </w:r>
      <w:r w:rsidR="00DE01C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2D0AD105"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y are particularly noisy measures that are reliant on group-level aggregation to produce reliable and replicable effects </w:t>
      </w:r>
      <w:r w:rsidRPr="00382AE5">
        <w:fldChar w:fldCharType="begin"/>
      </w:r>
      <w:r w:rsidR="00DE01C3">
        <w:instrText xml:space="preserve"> ADDIN ZOTERO_ITEM CSL_CITATION {"citationID":"9xdlICr0","properties":{"formattedCitation":"(Connor &amp; Evers, 2020)","plainCitation":"(Connor &amp; Evers, 2020)","noteIndex":0},"citationItems":[{"id":13875,"uris":["http://zotero.org/users/1687755/items/VRBIB7DD"],"itemData":{"id":1387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poor individual level performance in the previous </w:t>
      </w:r>
      <w:r>
        <w:lastRenderedPageBreak/>
        <w:t>analyses are particular to it, or representative of the general class of implicit measures. That is, the IRAP seems to have poor individual level performance, but is it especially poor relative to its peers? In order to assess this question, t</w:t>
      </w:r>
      <w:r w:rsidR="00C21442">
        <w:t xml:space="preserve">he IRAP’s utility for individual assessment is compared to the most common popular </w:t>
      </w:r>
      <w:r>
        <w:t xml:space="preserve">implicit </w:t>
      </w:r>
      <w:r w:rsidR="00C21442">
        <w:t xml:space="preserve">measure, the Implicit Association Test </w:t>
      </w:r>
      <w:r w:rsidR="00C21442">
        <w:fldChar w:fldCharType="begin"/>
      </w:r>
      <w:r w:rsidR="00DE01C3">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47A8F3EA"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to an openly available dataset</w:t>
      </w:r>
      <w:r w:rsidR="00947E6C">
        <w:t xml:space="preserve">. </w:t>
      </w:r>
      <w:r w:rsidR="00F1132F">
        <w:t>The resulting dataset contained all data</w:t>
      </w:r>
      <w:r w:rsidR="00251D3D">
        <w:t xml:space="preserve"> from </w:t>
      </w:r>
      <w:commentRangeStart w:id="3"/>
      <w:r w:rsidRPr="007431B9">
        <w:rPr>
          <w:highlight w:val="yellow"/>
        </w:rPr>
        <w:t>two labs</w:t>
      </w:r>
      <w:r w:rsidR="008F1EB6" w:rsidRPr="007431B9">
        <w:rPr>
          <w:highlight w:val="yellow"/>
        </w:rPr>
        <w:t xml:space="preserve"> </w:t>
      </w:r>
      <w:r w:rsidR="008F1EB6" w:rsidRPr="007431B9">
        <w:rPr>
          <w:highlight w:val="yellow"/>
        </w:rPr>
        <w:fldChar w:fldCharType="begin"/>
      </w:r>
      <w:r w:rsidR="00DE01C3">
        <w:rPr>
          <w:highlight w:val="yellow"/>
        </w:rPr>
        <w:instrText xml:space="preserve"> ADDIN ZOTERO_ITEM CSL_CITATION {"citationID":"Pf8waU9b","properties":{"formattedCitation":"(Hussey &amp; Drake, 2020a; dataset available for reuse at osf.io/v3twe)","plainCitation":"(Hussey &amp; Drake, 2020a; dataset available for reuse at osf.io/v3twe)","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7431B9">
        <w:rPr>
          <w:highlight w:val="yellow"/>
        </w:rPr>
        <w:fldChar w:fldCharType="separate"/>
      </w:r>
      <w:r w:rsidR="00693201">
        <w:rPr>
          <w:noProof/>
          <w:highlight w:val="yellow"/>
        </w:rPr>
        <w:t>(Hussey &amp; Drake, 2020a; dataset available for reuse at osf.io/v3twe)</w:t>
      </w:r>
      <w:r w:rsidR="008F1EB6" w:rsidRPr="007431B9">
        <w:rPr>
          <w:highlight w:val="yellow"/>
        </w:rPr>
        <w:fldChar w:fldCharType="end"/>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w:t>
      </w:r>
      <w:r w:rsidR="008F1EB6" w:rsidRPr="00322304">
        <w:rPr>
          <w:highlight w:val="yellow"/>
        </w:rPr>
        <w:t>Hussey and Drake (2020)</w:t>
      </w:r>
      <w:r w:rsidR="008F1EB6">
        <w:t xml:space="preserve"> to be </w:t>
      </w:r>
      <w:r w:rsidR="00EC2A3F" w:rsidRPr="0030678A">
        <w:t xml:space="preserve">as follows: (1) study used at least one IRAP task, excluding variants such as MT-IRAP </w:t>
      </w:r>
      <w:r w:rsidR="0030678A" w:rsidRPr="0030678A">
        <w:fldChar w:fldCharType="begin"/>
      </w:r>
      <w:r w:rsidR="00DE01C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DE01C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DE01C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w:t>
      </w:r>
      <w:r w:rsidR="00EC2A3F" w:rsidRPr="0030678A">
        <w:lastRenderedPageBreak/>
        <w:t xml:space="preserve">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DE01C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commentRangeEnd w:id="3"/>
      <w:r w:rsidR="00420F00">
        <w:rPr>
          <w:rStyle w:val="CommentReference"/>
        </w:rPr>
        <w:commentReference w:id="3"/>
      </w:r>
      <w:r w:rsidR="008F1EB6">
        <w:t xml:space="preserve">Data was included from both published and unpublished papers following Cochrane guidelines </w:t>
      </w:r>
      <w:r w:rsidR="008F1EB6">
        <w:fldChar w:fldCharType="begin"/>
      </w:r>
      <w:r w:rsidR="00DE01C3">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0857D43C"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r w:rsidR="00BD23CF">
        <w:fldChar w:fldCharType="begin"/>
      </w:r>
      <w:r w:rsidR="00BD23CF">
        <w:instrText xml:space="preserve"> ADDIN ZOTERO_ITEM CSL_CITATION {"citationID":"FO3Sd982","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fldChar w:fldCharType="separate"/>
      </w:r>
      <w:r w:rsidR="00BD23CF">
        <w:rPr>
          <w:noProof/>
        </w:rPr>
        <w:t>(Hussey et al., 2019)</w:t>
      </w:r>
      <w:r w:rsidR="00BD23CF">
        <w:fldChar w:fldCharType="end"/>
      </w:r>
      <w:r>
        <w:t>. 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lastRenderedPageBreak/>
        <w:t xml:space="preserve">data, </w:t>
      </w:r>
      <w:r w:rsidR="00F9093D" w:rsidRPr="0017108F">
        <w:t>and use of an evaluative IAT.</w:t>
      </w:r>
      <w:r w:rsidR="00F9093D">
        <w:t xml:space="preserve"> Exclusion criteria were performance-based accuracy and latency exclusions commonly employed in IAT studie</w:t>
      </w:r>
      <w:r w:rsidR="005E1150">
        <w:t xml:space="preserve">s </w:t>
      </w:r>
      <w:r w:rsidR="005E1150">
        <w:fldChar w:fldCharType="begin"/>
      </w:r>
      <w:r w:rsidR="00DE01C3">
        <w:instrText xml:space="preserve"> ADDIN ZOTERO_ITEM CSL_CITATION {"citationID":"vMjlpPUB","properties":{"formattedCitation":"(specifically those used in Nosek et al., 2007)","plainCitation":"(specifically those used in Nosek et al., 2007)","noteIndex":0},"citationItems":[{"id":7799,"uris":["http://zotero.org/users/1687755/items/4N9B3NMV"],"itemData":{"id":7799,"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fldChar w:fldCharType="separate"/>
      </w:r>
      <w:r w:rsidR="00DE01C3">
        <w:rPr>
          <w:noProof/>
        </w:rPr>
        <w:t>(specifically those used in Nosek et al., 2007)</w:t>
      </w:r>
      <w:r w:rsidR="005E1150">
        <w:fldChar w:fldCharType="end"/>
      </w:r>
      <w:r w:rsidR="00F9093D">
        <w:t xml:space="preserve">. </w:t>
      </w:r>
      <w:r w:rsidR="002972E8">
        <w:t xml:space="preserve">The full AIID dataset is over 230,000 participants. </w:t>
      </w:r>
      <w:r w:rsidR="00C61675">
        <w:t>T</w:t>
      </w:r>
      <w:r w:rsidR="002972E8">
        <w:t xml:space="preserve">his </w:t>
      </w:r>
      <w:r w:rsidR="00C61675">
        <w:t>represented an overabundance of data for the current research question</w:t>
      </w:r>
      <w:r w:rsidR="00190097">
        <w:t>, 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Therefore </w:t>
      </w:r>
      <w:r w:rsidR="007F03B3">
        <w:t xml:space="preserve">a subset of 100 participants per </w:t>
      </w:r>
      <w:r w:rsidR="00E47753">
        <w:t xml:space="preserve">attitude </w:t>
      </w:r>
      <w:r w:rsidR="007F03B3">
        <w:t>domain after exclusions were randomly sampled from the full public dataset, to make 9500 participants total.</w:t>
      </w:r>
      <w:r w:rsidR="0031296F">
        <w:t xml:space="preserve">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2524D167"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is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 xml:space="preserve">after exclusions and random sampling of 100 </w:t>
      </w:r>
      <w:r w:rsidR="00217B9C" w:rsidRPr="00AD63E3">
        <w:lastRenderedPageBreak/>
        <w:t>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4359E884"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DE01C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and so only a brief overview will be provided here. On 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w:t>
      </w:r>
      <w:r w:rsidRPr="0030678A">
        <w:lastRenderedPageBreak/>
        <w:t>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p>
    <w:p w14:paraId="18586B44" w14:textId="77777777" w:rsidR="00AF03A6" w:rsidRPr="00CE3B06" w:rsidRDefault="003C01EA" w:rsidP="00CE3B06">
      <w:pPr>
        <w:pStyle w:val="Heading3"/>
      </w:pPr>
      <w:r w:rsidRPr="00CE3B06">
        <w:t>Implicit Association Test</w:t>
      </w:r>
    </w:p>
    <w:p w14:paraId="08FCCE4D" w14:textId="6755E9D0" w:rsidR="003C01EA" w:rsidRDefault="008B777D" w:rsidP="00CE3B06">
      <w:r>
        <w:t xml:space="preserve">Likewise, the IAT had been described in great detail elsewhere </w:t>
      </w:r>
      <w:r>
        <w:fldChar w:fldCharType="begin"/>
      </w:r>
      <w:r w:rsidR="00DE01C3">
        <w:instrText xml:space="preserve"> ADDIN ZOTERO_ITEM CSL_CITATION {"citationID":"ooN96U9Z","properties":{"formattedCitation":"(Greenwald et al., 1998; Nosek et al., 2005)","plainCitation":"(Greenwald et al., 1998; Nosek et al., 2005)","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774,"uris":["http://zotero.org/users/1687755/items/CDBS6UXD"],"itemData":{"id":774,"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r w:rsidRPr="0030678A">
        <w:t>right hand sides of the screen</w:t>
      </w:r>
      <w:r w:rsidR="004D0F62">
        <w:t xml:space="preserve"> (e.g., White people, 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 xml:space="preserve">mapping of the category labels and the required </w:t>
      </w:r>
      <w:r w:rsidR="00D9378A">
        <w:lastRenderedPageBreak/>
        <w:t>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p>
    <w:p w14:paraId="4ED2726C" w14:textId="77777777" w:rsidR="00D6700B" w:rsidRPr="0030678A" w:rsidRDefault="00D6700B" w:rsidP="00D6700B">
      <w:pPr>
        <w:pStyle w:val="Heading2"/>
      </w:pPr>
      <w:r>
        <w:t>Scoring methods</w:t>
      </w:r>
    </w:p>
    <w:p w14:paraId="7A7C6D00" w14:textId="7992D495"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DE01C3">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w:t>
      </w:r>
      <w:r w:rsidR="00422191">
        <w:lastRenderedPageBreak/>
        <w:t xml:space="preserve">employed as a meaningful reference point from which comparisons are made, such differences from zero </w:t>
      </w:r>
      <w:r w:rsidR="00422191" w:rsidRPr="00863AF8">
        <w:rPr>
          <w:i/>
          <w:iCs/>
        </w:rPr>
        <w:t>t</w:t>
      </w:r>
      <w:r w:rsidR="00422191">
        <w:t xml:space="preserve">-tests </w:t>
      </w:r>
      <w:r w:rsidR="00E6438E">
        <w:fldChar w:fldCharType="begin"/>
      </w:r>
      <w:r w:rsidR="00DE01C3">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DE01C3">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13B38F1F" w:rsidR="00D6700B" w:rsidRDefault="00D6700B" w:rsidP="00D6700B">
      <w:r>
        <w:t xml:space="preserve">De Schryver et al. </w:t>
      </w:r>
      <w:r>
        <w:fldChar w:fldCharType="begin"/>
      </w:r>
      <w:r w:rsidR="00DE01C3">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Ruscio’s A </w:t>
      </w:r>
      <w:r>
        <w:fldChar w:fldCharType="begin"/>
      </w:r>
      <w:r w:rsidR="00DE01C3">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DE01C3">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rsidR="00DE01C3">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lastRenderedPageBreak/>
        <w:t xml:space="preserve">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729B79A9"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DE01C3">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00473A62">
        <w:t xml:space="preserve">; a single </w:t>
      </w:r>
      <w:r w:rsidR="00473A62" w:rsidRPr="00C455C1">
        <w:rPr>
          <w:i/>
          <w:iCs/>
        </w:rPr>
        <w:t>D</w:t>
      </w:r>
      <w:r w:rsidR="00473A62">
        <w:t xml:space="preserve"> </w:t>
      </w:r>
      <w:r w:rsidR="00473A62">
        <w:lastRenderedPageBreak/>
        <w:t>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Schryver et al.’s </w:t>
      </w:r>
      <w:r w:rsidR="009C4058">
        <w:fldChar w:fldCharType="begin"/>
      </w:r>
      <w:r w:rsidR="00DE01C3">
        <w:instrText xml:space="preserve"> ADDIN ZOTERO_ITEM CSL_CITATION {"citationID":"FXro1I1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1D79D92B" w:rsidR="00152BC1" w:rsidRDefault="00D6700B" w:rsidP="00152BC1">
      <w:r>
        <w:t xml:space="preserve">A common method for calculating confidence intervals the arithmetic method </w:t>
      </w:r>
      <w:r>
        <w:fldChar w:fldCharType="begin"/>
      </w:r>
      <w:r w:rsidR="00DE01C3">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DE01C3">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119CADAE"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xml:space="preserve">, with </w:t>
      </w:r>
      <w:r w:rsidRPr="00316973">
        <w:rPr>
          <w:lang w:val="en-IE"/>
        </w:rPr>
        <w:lastRenderedPageBreak/>
        <w:t>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DE01C3">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DE01C3">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DE01C3">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commentRangeStart w:id="4"/>
      <w:r w:rsidRPr="00825CC1">
        <w:fldChar w:fldCharType="begin"/>
      </w:r>
      <w:r w:rsidRPr="00825CC1">
        <w:instrText xml:space="preserve"> HYPERLINK "https://osf.io/mb4ph" </w:instrText>
      </w:r>
      <w:r w:rsidRPr="00825CC1">
        <w:fldChar w:fldCharType="separate"/>
      </w:r>
      <w:r w:rsidRPr="00825CC1">
        <w:rPr>
          <w:rStyle w:val="Hyperlink"/>
        </w:rPr>
        <w:t>osf.io/mb4ph</w:t>
      </w:r>
      <w:r w:rsidRPr="00825CC1">
        <w:rPr>
          <w:rStyle w:val="Hyperlink"/>
        </w:rPr>
        <w:fldChar w:fldCharType="end"/>
      </w:r>
      <w:commentRangeEnd w:id="4"/>
      <w:r w:rsidR="009141E4">
        <w:rPr>
          <w:rStyle w:val="CommentReference"/>
        </w:rPr>
        <w:commentReference w:id="4"/>
      </w:r>
      <w:r w:rsidRPr="00825CC1">
        <w:t>).</w:t>
      </w:r>
      <w:r w:rsidR="001F3ACE" w:rsidRPr="00825CC1">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C5A5C36"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DE01C3">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DE01C3">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2FEB15AA"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DE01C3">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xml:space="preserve">, which represents the most probable value in a </w:t>
      </w:r>
      <w:r w:rsidR="00A3270A" w:rsidRPr="0030678A">
        <w:lastRenderedPageBreak/>
        <w:t>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6801415F" w14:textId="7D6DDC15" w:rsidR="00CE3B06" w:rsidRDefault="00CE3B06" w:rsidP="008F0965">
      <w:pPr>
        <w:pStyle w:val="TableFigure"/>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2786E832" w:rsidR="00CE3B06" w:rsidRPr="002135C4" w:rsidRDefault="008F0965" w:rsidP="00CE3B06">
      <w:pPr>
        <w:pStyle w:val="TableFigure"/>
        <w:rPr>
          <w:lang w:val="en-US"/>
        </w:rPr>
      </w:pPr>
      <w:r>
        <w:rPr>
          <w:noProof/>
          <w:lang w:val="en-US"/>
        </w:rPr>
        <w:lastRenderedPageBreak/>
        <w:drawing>
          <wp:inline distT="0" distB="0" distL="0" distR="0" wp14:anchorId="7D8696C9" wp14:editId="0006DE2A">
            <wp:extent cx="5943600" cy="5200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5A7195FE"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DE01C3">
        <w:instrText xml:space="preserve"> ADDIN ZOTERO_ITEM CSL_CITATION {"citationID":"fGmp7Faf","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w:t>
      </w:r>
      <w:r w:rsidR="00DE087A">
        <w:lastRenderedPageBreak/>
        <w:t xml:space="preserve">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562DA8F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DE01C3">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DE01C3">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DE01C3">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 xml:space="preserve">(e.g., Viechtbauer, </w:t>
      </w:r>
      <w:r w:rsidR="009348CE">
        <w:rPr>
          <w:noProof/>
        </w:rPr>
        <w:lastRenderedPageBreak/>
        <w:t>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DE01C3">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0ADF53B4" w:rsidR="003F489C" w:rsidRDefault="00A543F4" w:rsidP="008D7972">
      <w:r>
        <w:lastRenderedPageBreak/>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5A14C9FB" w14:textId="77777777" w:rsidR="000C0D60" w:rsidRDefault="000C0D60">
      <w:pPr>
        <w:rPr>
          <w:b/>
          <w:bCs/>
          <w:lang w:val="en-IE"/>
        </w:rPr>
      </w:pPr>
      <w:r>
        <w:rPr>
          <w:b/>
          <w:bCs/>
        </w:rPr>
        <w:br w:type="page"/>
      </w:r>
    </w:p>
    <w:p w14:paraId="0E124957" w14:textId="4EF64DD5"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ithin each domain and trial type</w:t>
      </w:r>
    </w:p>
    <w:p w14:paraId="6E945928" w14:textId="4DFB9E02" w:rsidR="008C4E4D" w:rsidRDefault="008C4E4D" w:rsidP="008C4E4D">
      <w:pPr>
        <w:pStyle w:val="TableFigure"/>
      </w:pPr>
    </w:p>
    <w:p w14:paraId="7210EAF2" w14:textId="5ED32CAE" w:rsidR="008C4E4D" w:rsidRDefault="008F0965" w:rsidP="008C4E4D">
      <w:pPr>
        <w:ind w:firstLine="0"/>
      </w:pPr>
      <w:r>
        <w:rPr>
          <w:noProof/>
        </w:rPr>
        <w:drawing>
          <wp:inline distT="0" distB="0" distL="0" distR="0" wp14:anchorId="666609CB" wp14:editId="6B01314D">
            <wp:extent cx="5943600" cy="52006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stretch>
                      <a:fillRect/>
                    </a:stretch>
                  </pic:blipFill>
                  <pic:spPr>
                    <a:xfrm>
                      <a:off x="0" y="0"/>
                      <a:ext cx="5943600" cy="5200650"/>
                    </a:xfrm>
                    <a:prstGeom prst="rect">
                      <a:avLst/>
                    </a:prstGeom>
                  </pic:spPr>
                </pic:pic>
              </a:graphicData>
            </a:graphic>
          </wp:inline>
        </w:drawing>
      </w: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5A258E11"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rsidR="00DE01C3">
        <w:instrText xml:space="preserve"> ADDIN ZOTERO_ITEM CSL_CITATION {"citationID":"2LLE85Sz","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w:t>
      </w:r>
      <w:r w:rsidR="00E00471">
        <w:lastRenderedPageBreak/>
        <w:t xml:space="preserve">neutral reference point for IRAP scores. This has been described various as a positivity bias </w:t>
      </w:r>
      <w:r w:rsidR="00273D71">
        <w:fldChar w:fldCharType="begin"/>
      </w:r>
      <w:r w:rsidR="00DE01C3">
        <w:instrText xml:space="preserve"> ADDIN ZOTERO_ITEM CSL_CITATION {"citationID":"HkyVXDqb","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DE01C3">
        <w:instrText xml:space="preserve"> ADDIN ZOTERO_ITEM CSL_CITATION {"citationID":"6dUjhQTk","properties":{"formattedCitation":"(Finn et al., 2017)","plainCitation":"(Finn et al., 2017)","noteIndex":0},"citationItems":[{"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DE01C3">
        <w:instrText xml:space="preserve"> ADDIN ZOTERO_ITEM CSL_CITATION {"citationID":"8sWyF45R","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17E03568" w:rsidR="00295A3E" w:rsidRDefault="00B673C8" w:rsidP="00A1013F">
      <w:r>
        <w:lastRenderedPageBreak/>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r w:rsidR="00C0360E">
        <w:t xml:space="preserve"> Where bootstrapping failed due to very small sample size (i.e., both proportion and variance estimated to be 0), these estimates were removed for plotting and meta-analysis.</w:t>
      </w:r>
    </w:p>
    <w:p w14:paraId="7BA7C237" w14:textId="711B80EC" w:rsidR="003B005C" w:rsidRPr="008C4E4D" w:rsidRDefault="00A1013F" w:rsidP="008C4E4D">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DE01C3">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w:t>
      </w:r>
      <w:r w:rsidR="00734148">
        <w:lastRenderedPageBreak/>
        <w:t xml:space="preserve">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A77D121"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typically 6%</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7EF182F4" w:rsidR="00E54DAB" w:rsidRDefault="008F0965" w:rsidP="008F0965">
      <w:pPr>
        <w:ind w:firstLine="0"/>
      </w:pPr>
      <w:r>
        <w:rPr>
          <w:noProof/>
        </w:rPr>
        <w:drawing>
          <wp:inline distT="0" distB="0" distL="0" distR="0" wp14:anchorId="1239B45E" wp14:editId="07EFBE8D">
            <wp:extent cx="5943600" cy="5200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5946E2E1"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w:t>
      </w:r>
      <w:r w:rsidR="001E498A">
        <w:lastRenderedPageBreak/>
        <w:t xml:space="preserve">the individual is on the low end, or 1 to 10, in which little can be said </w:t>
      </w:r>
      <w:r w:rsidR="00026DBB">
        <w:t xml:space="preserve">with confidence </w:t>
      </w:r>
      <w:r w:rsidR="001E498A">
        <w:t xml:space="preserve">about </w:t>
      </w:r>
      <w:r w:rsidR="00026DBB">
        <w:t xml:space="preserve">where </w:t>
      </w:r>
      <w:r w:rsidR="001E498A">
        <w:t xml:space="preserve">the individual </w:t>
      </w:r>
      <w:r w:rsidR="00026DBB">
        <w:t xml:space="preserve">lies on the continuum, </w:t>
      </w:r>
      <w:r w:rsidR="001E498A">
        <w:t xml:space="preserve">and 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0A74E583"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w:t>
      </w:r>
      <w:r w:rsidR="00E268FB">
        <w:lastRenderedPageBreak/>
        <w:t xml:space="preserve">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intervals covered a large proportion of the </w:t>
      </w:r>
      <w:r w:rsidR="00480EFF">
        <w:t>total observed range</w:t>
      </w:r>
      <w:r w:rsidR="00E56F15">
        <w:t xml:space="preserve">, </w:t>
      </w:r>
      <w:r w:rsidR="004755B2">
        <w:t>this third line of evidence 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2D3F7EC" w:rsidR="000F1F4A" w:rsidRDefault="008F0965" w:rsidP="008F0965">
      <w:pPr>
        <w:ind w:firstLine="0"/>
        <w:jc w:val="center"/>
      </w:pPr>
      <w:r>
        <w:rPr>
          <w:noProof/>
        </w:rPr>
        <w:drawing>
          <wp:inline distT="0" distB="0" distL="0" distR="0" wp14:anchorId="68DAC730" wp14:editId="403F0A99">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4572000" cy="4572000"/>
                    </a:xfrm>
                    <a:prstGeom prst="rect">
                      <a:avLst/>
                    </a:prstGeom>
                  </pic:spPr>
                </pic:pic>
              </a:graphicData>
            </a:graphic>
          </wp:inline>
        </w:drawing>
      </w:r>
    </w:p>
    <w:p w14:paraId="0D98FC90" w14:textId="77777777" w:rsidR="004323CC" w:rsidRDefault="004323CC"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1B4B5FCB"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lastRenderedPageBreak/>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upper panel, PI 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13389277"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w:t>
      </w:r>
      <w:r w:rsidR="00D1635C">
        <w:t>3</w:t>
      </w:r>
      <w:r w:rsidR="000B797D" w:rsidRPr="003E1E11">
        <w:t>, 0.0</w:t>
      </w:r>
      <w:r w:rsidR="00D1635C">
        <w:t>6</w:t>
      </w:r>
      <w:r w:rsidR="000B797D" w:rsidRPr="003E1E11">
        <w:t>], 95% PI [0.01, 0.2</w:t>
      </w:r>
      <w:r w:rsidR="00D1635C">
        <w:t>1</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w:t>
      </w:r>
      <w:r w:rsidR="003E5A0B">
        <w:t>9</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E230EB3"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lastRenderedPageBreak/>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w:t>
      </w:r>
      <w:r w:rsidR="00533FA7">
        <w:lastRenderedPageBreak/>
        <w:t xml:space="preserve">(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r w:rsidR="00533FA7">
        <w:t xml:space="preserve">was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3D010C">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7578C39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3D010C">
        <w:t>39</w:t>
      </w:r>
      <w:r w:rsidR="00EF5F38" w:rsidRPr="003E1E11">
        <w:t>, 0.</w:t>
      </w:r>
      <w:r w:rsidR="00943378">
        <w:t>4</w:t>
      </w:r>
      <w:r w:rsidR="003D010C">
        <w:t>8</w:t>
      </w:r>
      <w:r w:rsidR="00EF5F38" w:rsidRPr="003E1E11">
        <w:t>], 95% PI [0.</w:t>
      </w:r>
      <w:r w:rsidR="003D010C">
        <w:t>08</w:t>
      </w:r>
      <w:r w:rsidR="00EF5F38" w:rsidRPr="003E1E11">
        <w:t>, 0.</w:t>
      </w:r>
      <w:r w:rsidR="003D010C">
        <w:t>87</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3D010C">
        <w:t>40</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lastRenderedPageBreak/>
        <w:t>Proportion of observed range covered by individual scores</w:t>
      </w:r>
    </w:p>
    <w:p w14:paraId="294A4B3C" w14:textId="0F668968" w:rsidR="000362BA" w:rsidRDefault="00D37419" w:rsidP="00373D03">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Figure 6S in the supplementary materials. </w:t>
      </w:r>
      <w:r>
        <w:t xml:space="preserve">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2893D502" w14:textId="77777777" w:rsidR="005F19F9" w:rsidRDefault="005F19F9">
      <w:pPr>
        <w:rPr>
          <w:b/>
          <w:bCs/>
          <w:lang w:val="en-IE"/>
        </w:rPr>
      </w:pPr>
      <w:r>
        <w:rPr>
          <w:b/>
          <w:bCs/>
        </w:rPr>
        <w:br w:type="page"/>
      </w:r>
    </w:p>
    <w:p w14:paraId="6A463A2B" w14:textId="18D11809" w:rsidR="008E672C" w:rsidRDefault="008E672C" w:rsidP="008E672C">
      <w:pPr>
        <w:pStyle w:val="TableFigure"/>
      </w:pPr>
      <w:r w:rsidRPr="00A85088">
        <w:rPr>
          <w:b/>
          <w:bCs/>
        </w:rPr>
        <w:lastRenderedPageBreak/>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18BC8F2C" w:rsidR="008E672C" w:rsidRDefault="008F0965" w:rsidP="008E672C">
      <w:pPr>
        <w:ind w:firstLine="0"/>
        <w:jc w:val="center"/>
        <w:rPr>
          <w:rFonts w:eastAsiaTheme="majorEastAsia" w:cstheme="majorBidi"/>
          <w:b/>
          <w:bCs/>
        </w:rPr>
      </w:pPr>
      <w:r>
        <w:rPr>
          <w:rFonts w:eastAsiaTheme="majorEastAsia" w:cstheme="majorBidi"/>
          <w:b/>
          <w:bCs/>
          <w:noProof/>
        </w:rPr>
        <w:drawing>
          <wp:inline distT="0" distB="0" distL="0" distR="0" wp14:anchorId="14CD55FE" wp14:editId="5C7F9730">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r w:rsidRPr="00D30D76">
        <w:t>Discussion</w:t>
      </w:r>
    </w:p>
    <w:p w14:paraId="3C7AA235" w14:textId="221AE9A4" w:rsidR="008D1E2F" w:rsidRDefault="00620985" w:rsidP="008D1E2F">
      <w:r>
        <w:t xml:space="preserve">In contrast to the conclusions of </w:t>
      </w:r>
      <w:r w:rsidRPr="0030678A">
        <w:t>Vahey et al.</w:t>
      </w:r>
      <w:r>
        <w:t>’s</w:t>
      </w:r>
      <w:r w:rsidRPr="0030678A">
        <w:t xml:space="preserve"> </w:t>
      </w:r>
      <w:r w:rsidRPr="0030678A">
        <w:fldChar w:fldCharType="begin"/>
      </w:r>
      <w:r w:rsidR="00DE01C3">
        <w:instrText xml:space="preserve"> ADDIN ZOTERO_ITEM CSL_CITATION {"citationID":"U5YRxFJ0","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of clinically-relevant studies, the current results strongly suggest that the IRAP does not currently have potential “</w:t>
      </w:r>
      <w:r w:rsidRPr="00564886">
        <w:t>as a tool for clinical assessment</w:t>
      </w:r>
      <w:r>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the IRAP does not have utility at the individual level</w:t>
      </w:r>
      <w:r w:rsidR="00417401">
        <w:t>.</w:t>
      </w:r>
      <w:r w:rsidR="00E000B5">
        <w:t xml:space="preserve"> </w:t>
      </w:r>
      <w:r w:rsidR="00261734" w:rsidRPr="0030678A">
        <w:t xml:space="preserve">A </w:t>
      </w:r>
      <w:r w:rsidR="00261734" w:rsidRPr="0030678A">
        <w:lastRenderedPageBreak/>
        <w:t xml:space="preserve">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type </w:t>
      </w:r>
      <w:r w:rsidR="00261734" w:rsidRPr="00726542">
        <w:t>(</w:t>
      </w:r>
      <w:r w:rsidR="00E752F5" w:rsidRPr="00726542">
        <w:t>94</w:t>
      </w:r>
      <w:r w:rsidR="00261734" w:rsidRPr="00726542">
        <w:t>%)</w:t>
      </w:r>
      <w:r w:rsidR="00417401" w:rsidRPr="00726542">
        <w:t>.</w:t>
      </w:r>
      <w:r w:rsidR="00417401">
        <w:t xml:space="preserve"> </w:t>
      </w:r>
      <w:r w:rsidR="000F11AC">
        <w:t>A given 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FF1ADB">
        <w:t>.</w:t>
      </w:r>
      <w:r w:rsidR="00492862">
        <w:t xml:space="preserve"> </w:t>
      </w:r>
    </w:p>
    <w:p w14:paraId="0455756B" w14:textId="1062383F"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poorly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 we would more accurately say that the participant’s </w:t>
      </w:r>
      <w:r w:rsidR="005C79B1">
        <w:t xml:space="preserve">data is </w:t>
      </w:r>
      <w:r w:rsidR="009D2CBB">
        <w:t xml:space="preserve">(a) no detectable IRAP effect was demonstrated (i.e., 95% Confidence Intervals did not exclude the zero point), and (b) </w:t>
      </w:r>
      <w:r w:rsidR="009D2CBB">
        <w:lastRenderedPageBreak/>
        <w:t xml:space="preserve">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4269632" w:rsidR="006F4F42" w:rsidRPr="006F4F42" w:rsidRDefault="006F4F42" w:rsidP="006F4F42">
      <w:r>
        <w:t xml:space="preserve">Results of a second set of analyses demonstrate that using an alternative scoring method, the PI, does not consistently or substantially improve the IRAP’s individual level utility. This suggests that rescoring IRAP data does not represent a simple fix for the issue. </w:t>
      </w:r>
    </w:p>
    <w:p w14:paraId="383E8327" w14:textId="491DBBB2" w:rsidR="00F51BD1" w:rsidRDefault="00C1407F" w:rsidP="00FE70F8">
      <w:r>
        <w:t xml:space="preserve">Finally, results from a third set of analyses assessed whether the IRAP is, as Connor &amp; Ever </w:t>
      </w:r>
      <w:r w:rsidRPr="00382AE5">
        <w:fldChar w:fldCharType="begin"/>
      </w:r>
      <w:r w:rsidR="00DE01C3">
        <w:instrText xml:space="preserve"> ADDIN ZOTERO_ITEM CSL_CITATION {"citationID":"KE1dSwUz","properties":{"formattedCitation":"(2020)","plainCitation":"(2020)","noteIndex":0},"citationItems":[{"id":13875,"uris":["http://zotero.org/users/1687755/items/VRBIB7DD"],"itemData":{"id":1387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Pr="00382AE5">
        <w:fldChar w:fldCharType="separate"/>
      </w:r>
      <w:r>
        <w:rPr>
          <w:noProof/>
        </w:rPr>
        <w:t>(2020)</w:t>
      </w:r>
      <w:r w:rsidRPr="00382AE5">
        <w:fldChar w:fldCharType="end"/>
      </w:r>
      <w:r>
        <w:t xml:space="preserve"> recently argued</w:t>
      </w:r>
      <w:r w:rsidR="003832D6">
        <w:t xml:space="preserve">, like many implicit measures in that it is a noisy measure at the individual level, </w:t>
      </w:r>
      <w:r>
        <w:t>or whether it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r w:rsidRPr="00A774DB">
        <w:t xml:space="preserve">Implications for </w:t>
      </w:r>
      <w:r w:rsidR="008B6CE3" w:rsidRPr="00A774DB">
        <w:t>behavior analytic research using the IRAP</w:t>
      </w:r>
    </w:p>
    <w:p w14:paraId="7A37C9A7" w14:textId="23F73F76" w:rsidR="008054CF" w:rsidRDefault="004E61A0" w:rsidP="004371AB">
      <w:r>
        <w:t xml:space="preserve">The IRAP was recently argued to be better suited to investigating behavior analytic questions than questions around implicit attitudes </w:t>
      </w:r>
      <w:r w:rsidR="008B6CE3">
        <w:fldChar w:fldCharType="begin"/>
      </w:r>
      <w:r w:rsidR="00DE01C3">
        <w:instrText xml:space="preserve"> ADDIN ZOTERO_ITEM CSL_CITATION {"citationID":"DFfySola","properties":{"formattedCitation":"(Barnes-Holmes &amp; Harte, 2022)","plainCitation":"(Barnes-Holmes &amp; Harte, 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poorly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lastRenderedPageBreak/>
        <w:fldChar w:fldCharType="begin"/>
      </w:r>
      <w:r w:rsidR="00DE01C3">
        <w:instrText xml:space="preserve"> ADDIN ZOTERO_ITEM CSL_CITATION {"citationID":"yJb7Dqyo","properties":{"formattedCitation":"(2019)","plainCitation":"(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DE01C3">
        <w:instrText xml:space="preserve"> ADDIN ZOTERO_ITEM CSL_CITATION {"citationID":"AUj8cLxV","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DE01C3">
        <w:instrText xml:space="preserve"> ADDIN ZOTERO_ITEM CSL_CITATION {"citationID":"ibg1R5tb","properties":{"formattedCitation":"(2019)","plainCitation":"(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poor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69678307"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DE01C3">
        <w:instrText xml:space="preserve"> ADDIN ZOTERO_ITEM CSL_CITATION {"citationID":"9AIbpF7B","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3B3C5E5E" w14:textId="77777777" w:rsidR="00BD23CF" w:rsidRPr="00BD23CF" w:rsidRDefault="00E20116" w:rsidP="00BD23CF">
      <w:pPr>
        <w:pStyle w:val="Bibliography"/>
        <w:rPr>
          <w:rFonts w:cs="CMU Serif Roman"/>
          <w:lang w:val="en-GB"/>
        </w:rPr>
      </w:pPr>
      <w:r>
        <w:fldChar w:fldCharType="begin"/>
      </w:r>
      <w:r w:rsidR="00BD23CF">
        <w:instrText xml:space="preserve"> ADDIN ZOTERO_BIBL {"uncited":[],"omitted":[],"custom":[]} CSL_BIBLIOGRAPHY </w:instrText>
      </w:r>
      <w:r>
        <w:fldChar w:fldCharType="separate"/>
      </w:r>
      <w:r w:rsidR="00BD23CF" w:rsidRPr="00BD23CF">
        <w:rPr>
          <w:rFonts w:cs="CMU Serif Roman"/>
          <w:lang w:val="en-GB"/>
        </w:rPr>
        <w:t xml:space="preserve">Albright, J. (2019). </w:t>
      </w:r>
      <w:r w:rsidR="00BD23CF" w:rsidRPr="00BD23CF">
        <w:rPr>
          <w:rFonts w:cs="CMU Serif Roman"/>
          <w:i/>
          <w:iCs/>
          <w:lang w:val="en-GB"/>
        </w:rPr>
        <w:t>Boot Package in R: Understanding Bootstrap Confidence Interval Output</w:t>
      </w:r>
      <w:r w:rsidR="00BD23CF" w:rsidRPr="00BD23CF">
        <w:rPr>
          <w:rFonts w:cs="CMU Serif Roman"/>
          <w:lang w:val="en-GB"/>
        </w:rPr>
        <w:t>. https://blog.methodsconsultants.com/posts/understanding-bootstrap-confidence-interval-output-from-the-r-boot-package/</w:t>
      </w:r>
    </w:p>
    <w:p w14:paraId="15FD17A4" w14:textId="77777777" w:rsidR="00BD23CF" w:rsidRPr="00BD23CF" w:rsidRDefault="00BD23CF" w:rsidP="00BD23CF">
      <w:pPr>
        <w:pStyle w:val="Bibliography"/>
        <w:rPr>
          <w:rFonts w:cs="CMU Serif Roman"/>
          <w:lang w:val="en-GB"/>
        </w:rPr>
      </w:pPr>
      <w:r w:rsidRPr="00BD23CF">
        <w:rPr>
          <w:rFonts w:cs="CMU Serif Roman"/>
          <w:lang w:val="en-GB"/>
        </w:rPr>
        <w:t xml:space="preserve">Barnes-Holmes, D., Barnes-Holmes, Y., Stewart, I., &amp; Boles, S. (2010). A sketch of the Implicit Relational Assessment Procedure (IRAP) and the Relational Elaboration and Coherence (REC) model.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0</w:t>
      </w:r>
      <w:r w:rsidRPr="00BD23CF">
        <w:rPr>
          <w:rFonts w:cs="CMU Serif Roman"/>
          <w:lang w:val="en-GB"/>
        </w:rPr>
        <w:t>, 527–542.</w:t>
      </w:r>
    </w:p>
    <w:p w14:paraId="298099BD" w14:textId="77777777" w:rsidR="00BD23CF" w:rsidRPr="00BD23CF" w:rsidRDefault="00BD23CF" w:rsidP="00BD23CF">
      <w:pPr>
        <w:pStyle w:val="Bibliography"/>
        <w:rPr>
          <w:rFonts w:cs="CMU Serif Roman"/>
          <w:lang w:val="en-GB"/>
        </w:rPr>
      </w:pPr>
      <w:r w:rsidRPr="00BD23CF">
        <w:rPr>
          <w:rFonts w:cs="CMU Serif Roman"/>
          <w:lang w:val="en-GB"/>
        </w:rPr>
        <w:t xml:space="preserve">Barnes-Holmes, D., &amp; Harte, C. (2022). The IRAP as a Measure of Implicit Cognition: A Case of Frankenstein’s Monster. </w:t>
      </w:r>
      <w:r w:rsidRPr="00BD23CF">
        <w:rPr>
          <w:rFonts w:cs="CMU Serif Roman"/>
          <w:i/>
          <w:iCs/>
          <w:lang w:val="en-GB"/>
        </w:rPr>
        <w:t>Perspectives on Behavior Science</w:t>
      </w:r>
      <w:r w:rsidRPr="00BD23CF">
        <w:rPr>
          <w:rFonts w:cs="CMU Serif Roman"/>
          <w:lang w:val="en-GB"/>
        </w:rPr>
        <w:t>. https://doi.org/10.1007/s40614-022-00352-z</w:t>
      </w:r>
    </w:p>
    <w:p w14:paraId="4596B31D" w14:textId="77777777" w:rsidR="00BD23CF" w:rsidRPr="00BD23CF" w:rsidRDefault="00BD23CF" w:rsidP="00BD23CF">
      <w:pPr>
        <w:pStyle w:val="Bibliography"/>
        <w:rPr>
          <w:rFonts w:cs="CMU Serif Roman"/>
          <w:lang w:val="en-GB"/>
        </w:rPr>
      </w:pPr>
      <w:r w:rsidRPr="00BD23CF">
        <w:rPr>
          <w:rFonts w:cs="CMU Serif Roman"/>
          <w:lang w:val="en-GB"/>
        </w:rPr>
        <w:t xml:space="preserve">Bates, D., Mächler, M., Bolker, B., &amp; Walker, S. (2015). Fitting Linear Mixed-Effects Models Using lme4. </w:t>
      </w:r>
      <w:r w:rsidRPr="00BD23CF">
        <w:rPr>
          <w:rFonts w:cs="CMU Serif Roman"/>
          <w:i/>
          <w:iCs/>
          <w:lang w:val="en-GB"/>
        </w:rPr>
        <w:t>Journal of Statistical Software</w:t>
      </w:r>
      <w:r w:rsidRPr="00BD23CF">
        <w:rPr>
          <w:rFonts w:cs="CMU Serif Roman"/>
          <w:lang w:val="en-GB"/>
        </w:rPr>
        <w:t xml:space="preserve">, </w:t>
      </w:r>
      <w:r w:rsidRPr="00BD23CF">
        <w:rPr>
          <w:rFonts w:cs="CMU Serif Roman"/>
          <w:i/>
          <w:iCs/>
          <w:lang w:val="en-GB"/>
        </w:rPr>
        <w:t>67</w:t>
      </w:r>
      <w:r w:rsidRPr="00BD23CF">
        <w:rPr>
          <w:rFonts w:cs="CMU Serif Roman"/>
          <w:lang w:val="en-GB"/>
        </w:rPr>
        <w:t>(1), 1–48. https://doi.org/10.18637/jss.v067.i01</w:t>
      </w:r>
    </w:p>
    <w:p w14:paraId="41623601" w14:textId="77777777" w:rsidR="00BD23CF" w:rsidRPr="00BD23CF" w:rsidRDefault="00BD23CF" w:rsidP="00BD23CF">
      <w:pPr>
        <w:pStyle w:val="Bibliography"/>
        <w:rPr>
          <w:rFonts w:cs="CMU Serif Roman"/>
          <w:lang w:val="en-GB"/>
        </w:rPr>
      </w:pPr>
      <w:r w:rsidRPr="00BD23CF">
        <w:rPr>
          <w:rFonts w:cs="CMU Serif Roman"/>
          <w:lang w:val="en-GB"/>
        </w:rPr>
        <w:t xml:space="preserve">Canty, A. J. (2002). Resampling Methods in R: The boot Package. </w:t>
      </w:r>
      <w:r w:rsidRPr="00BD23CF">
        <w:rPr>
          <w:rFonts w:cs="CMU Serif Roman"/>
          <w:i/>
          <w:iCs/>
          <w:lang w:val="en-GB"/>
        </w:rPr>
        <w:t>R News</w:t>
      </w:r>
      <w:r w:rsidRPr="00BD23CF">
        <w:rPr>
          <w:rFonts w:cs="CMU Serif Roman"/>
          <w:lang w:val="en-GB"/>
        </w:rPr>
        <w:t xml:space="preserve">, </w:t>
      </w:r>
      <w:r w:rsidRPr="00BD23CF">
        <w:rPr>
          <w:rFonts w:cs="CMU Serif Roman"/>
          <w:i/>
          <w:iCs/>
          <w:lang w:val="en-GB"/>
        </w:rPr>
        <w:t>2/3</w:t>
      </w:r>
      <w:r w:rsidRPr="00BD23CF">
        <w:rPr>
          <w:rFonts w:cs="CMU Serif Roman"/>
          <w:lang w:val="en-GB"/>
        </w:rPr>
        <w:t>, 2–7.</w:t>
      </w:r>
    </w:p>
    <w:p w14:paraId="6FBE8F5D" w14:textId="77777777" w:rsidR="00BD23CF" w:rsidRPr="00BD23CF" w:rsidRDefault="00BD23CF" w:rsidP="00BD23CF">
      <w:pPr>
        <w:pStyle w:val="Bibliography"/>
        <w:rPr>
          <w:rFonts w:cs="CMU Serif Roman"/>
          <w:lang w:val="en-GB"/>
        </w:rPr>
      </w:pPr>
      <w:r w:rsidRPr="00BD23CF">
        <w:rPr>
          <w:rFonts w:cs="CMU Serif Roman"/>
          <w:lang w:val="en-GB"/>
        </w:rPr>
        <w:t xml:space="preserve">Connor, P., &amp; Evers, E. R. K. (2020). The Bias of Individuals (in Crowds): Why Implicit Bias Is Probably a Noisily Measured Individual-Level Construct. </w:t>
      </w:r>
      <w:r w:rsidRPr="00BD23CF">
        <w:rPr>
          <w:rFonts w:cs="CMU Serif Roman"/>
          <w:i/>
          <w:iCs/>
          <w:lang w:val="en-GB"/>
        </w:rPr>
        <w:t>Perspectives on Psychological Science</w:t>
      </w:r>
      <w:r w:rsidRPr="00BD23CF">
        <w:rPr>
          <w:rFonts w:cs="CMU Serif Roman"/>
          <w:lang w:val="en-GB"/>
        </w:rPr>
        <w:t xml:space="preserve">, </w:t>
      </w:r>
      <w:r w:rsidRPr="00BD23CF">
        <w:rPr>
          <w:rFonts w:cs="CMU Serif Roman"/>
          <w:i/>
          <w:iCs/>
          <w:lang w:val="en-GB"/>
        </w:rPr>
        <w:t>15</w:t>
      </w:r>
      <w:r w:rsidRPr="00BD23CF">
        <w:rPr>
          <w:rFonts w:cs="CMU Serif Roman"/>
          <w:lang w:val="en-GB"/>
        </w:rPr>
        <w:t>(6), 1329–1345. https://doi.org/10.1177/1745691620931492</w:t>
      </w:r>
    </w:p>
    <w:p w14:paraId="7C8EDC2A" w14:textId="77777777" w:rsidR="00BD23CF" w:rsidRPr="00BD23CF" w:rsidRDefault="00BD23CF" w:rsidP="00BD23CF">
      <w:pPr>
        <w:pStyle w:val="Bibliography"/>
        <w:rPr>
          <w:rFonts w:cs="CMU Serif Roman"/>
          <w:lang w:val="en-GB"/>
        </w:rPr>
      </w:pPr>
      <w:r w:rsidRPr="00BD23CF">
        <w:rPr>
          <w:rFonts w:cs="CMU Serif Roman"/>
          <w:lang w:val="en-GB"/>
        </w:rPr>
        <w:lastRenderedPageBreak/>
        <w:t xml:space="preserve">De Schryver, M., Hussey, I., De Neve, J., Cartwright, A., &amp; Barnes-Holmes, D. (2018). The PIIRAP: An alternative scoring algorithm for the IRAP using a probabilistic semiparametric effect size measure. </w:t>
      </w:r>
      <w:r w:rsidRPr="00BD23CF">
        <w:rPr>
          <w:rFonts w:cs="CMU Serif Roman"/>
          <w:i/>
          <w:iCs/>
          <w:lang w:val="en-GB"/>
        </w:rPr>
        <w:t>Journal of Contextual Behavioral Science</w:t>
      </w:r>
      <w:r w:rsidRPr="00BD23CF">
        <w:rPr>
          <w:rFonts w:cs="CMU Serif Roman"/>
          <w:lang w:val="en-GB"/>
        </w:rPr>
        <w:t xml:space="preserve">, </w:t>
      </w:r>
      <w:r w:rsidRPr="00BD23CF">
        <w:rPr>
          <w:rFonts w:cs="CMU Serif Roman"/>
          <w:i/>
          <w:iCs/>
          <w:lang w:val="en-GB"/>
        </w:rPr>
        <w:t>7</w:t>
      </w:r>
      <w:r w:rsidRPr="00BD23CF">
        <w:rPr>
          <w:rFonts w:cs="CMU Serif Roman"/>
          <w:lang w:val="en-GB"/>
        </w:rPr>
        <w:t>, 97–103. https://doi.org/10.1016/j.jcbs.2018.01.001</w:t>
      </w:r>
    </w:p>
    <w:p w14:paraId="0FA1415B" w14:textId="77777777" w:rsidR="00BD23CF" w:rsidRPr="00BD23CF" w:rsidRDefault="00BD23CF" w:rsidP="00BD23CF">
      <w:pPr>
        <w:pStyle w:val="Bibliography"/>
        <w:rPr>
          <w:rFonts w:cs="CMU Serif Roman"/>
          <w:lang w:val="en-GB"/>
        </w:rPr>
      </w:pPr>
      <w:r w:rsidRPr="00BD23CF">
        <w:rPr>
          <w:rFonts w:cs="CMU Serif Roman"/>
          <w:lang w:val="en-GB"/>
        </w:rPr>
        <w:t xml:space="preserve">Drake, C. E., Primeaux, S., &amp; Thomas, J. (2018). Comparing Implicit Gender Stereotypes Between Women and Men with the Implicit Relational Assessment Procedure. </w:t>
      </w:r>
      <w:r w:rsidRPr="00BD23CF">
        <w:rPr>
          <w:rFonts w:cs="CMU Serif Roman"/>
          <w:i/>
          <w:iCs/>
          <w:lang w:val="en-GB"/>
        </w:rPr>
        <w:t>Gender Issues</w:t>
      </w:r>
      <w:r w:rsidRPr="00BD23CF">
        <w:rPr>
          <w:rFonts w:cs="CMU Serif Roman"/>
          <w:lang w:val="en-GB"/>
        </w:rPr>
        <w:t xml:space="preserve">, </w:t>
      </w:r>
      <w:r w:rsidRPr="00BD23CF">
        <w:rPr>
          <w:rFonts w:cs="CMU Serif Roman"/>
          <w:i/>
          <w:iCs/>
          <w:lang w:val="en-GB"/>
        </w:rPr>
        <w:t>35</w:t>
      </w:r>
      <w:r w:rsidRPr="00BD23CF">
        <w:rPr>
          <w:rFonts w:cs="CMU Serif Roman"/>
          <w:lang w:val="en-GB"/>
        </w:rPr>
        <w:t>(1), 3–20. https://doi.org/10.1007/s12147-017-9189-6</w:t>
      </w:r>
    </w:p>
    <w:p w14:paraId="3854EA8B" w14:textId="77777777" w:rsidR="00BD23CF" w:rsidRPr="00BD23CF" w:rsidRDefault="00BD23CF" w:rsidP="00BD23CF">
      <w:pPr>
        <w:pStyle w:val="Bibliography"/>
        <w:rPr>
          <w:rFonts w:cs="CMU Serif Roman"/>
          <w:lang w:val="en-GB"/>
        </w:rPr>
      </w:pPr>
      <w:r w:rsidRPr="00BD23CF">
        <w:rPr>
          <w:rFonts w:cs="CMU Serif Roman"/>
          <w:lang w:val="en-GB"/>
        </w:rPr>
        <w:t xml:space="preserve">Drake, C. E., Seymour, K. H., &amp; Habib, R. (2016). Testing the IRAP: Exploring the Reliability and Fakability of an Idiographic Approach to Interpersonal Attitudes.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6</w:t>
      </w:r>
      <w:r w:rsidRPr="00BD23CF">
        <w:rPr>
          <w:rFonts w:cs="CMU Serif Roman"/>
          <w:lang w:val="en-GB"/>
        </w:rPr>
        <w:t>(1), 153–163. https://doi.org/10.1007/s40732-015-0160-1</w:t>
      </w:r>
    </w:p>
    <w:p w14:paraId="2CB6AFF6" w14:textId="77777777" w:rsidR="00BD23CF" w:rsidRPr="00BD23CF" w:rsidRDefault="00BD23CF" w:rsidP="00BD23CF">
      <w:pPr>
        <w:pStyle w:val="Bibliography"/>
        <w:rPr>
          <w:rFonts w:cs="CMU Serif Roman"/>
          <w:lang w:val="en-GB"/>
        </w:rPr>
      </w:pPr>
      <w:r w:rsidRPr="00BD23CF">
        <w:rPr>
          <w:rFonts w:cs="CMU Serif Roman"/>
          <w:lang w:val="en-GB"/>
        </w:rPr>
        <w:t xml:space="preserve">Fernández-Castilla, B., Declercq, L., Jamshidi, L., Beretvas, N., Onghena, P., &amp; Noortgate, W. V. den. (2020). Visual Representations of Meta-Analyses of Multiple Outcomes: Extensions to Forest Plots, Funnel Plots, and Caterpillar Plots. </w:t>
      </w:r>
      <w:r w:rsidRPr="00BD23CF">
        <w:rPr>
          <w:rFonts w:cs="CMU Serif Roman"/>
          <w:i/>
          <w:iCs/>
          <w:lang w:val="en-GB"/>
        </w:rPr>
        <w:t>Methodology</w:t>
      </w:r>
      <w:r w:rsidRPr="00BD23CF">
        <w:rPr>
          <w:rFonts w:cs="CMU Serif Roman"/>
          <w:lang w:val="en-GB"/>
        </w:rPr>
        <w:t xml:space="preserve">, </w:t>
      </w:r>
      <w:r w:rsidRPr="00BD23CF">
        <w:rPr>
          <w:rFonts w:cs="CMU Serif Roman"/>
          <w:i/>
          <w:iCs/>
          <w:lang w:val="en-GB"/>
        </w:rPr>
        <w:t>16</w:t>
      </w:r>
      <w:r w:rsidRPr="00BD23CF">
        <w:rPr>
          <w:rFonts w:cs="CMU Serif Roman"/>
          <w:lang w:val="en-GB"/>
        </w:rPr>
        <w:t>(4), 299–315. https://doi.org/10.5964/meth.4013</w:t>
      </w:r>
    </w:p>
    <w:p w14:paraId="7789458F" w14:textId="77777777" w:rsidR="00BD23CF" w:rsidRPr="00BD23CF" w:rsidRDefault="00BD23CF" w:rsidP="00BD23CF">
      <w:pPr>
        <w:pStyle w:val="Bibliography"/>
        <w:rPr>
          <w:rFonts w:cs="CMU Serif Roman"/>
          <w:lang w:val="en-GB"/>
        </w:rPr>
      </w:pPr>
      <w:r w:rsidRPr="00BD23CF">
        <w:rPr>
          <w:rFonts w:cs="CMU Serif Roman"/>
          <w:lang w:val="en-GB"/>
        </w:rPr>
        <w:t xml:space="preserve">Finn, M., Barnes-Holmes, D., Hussey, I., &amp; Graddy, J. (2016). Exploring the behavioral dynamics of the implicit relational assessment procedure: The impact of three </w:t>
      </w:r>
      <w:r w:rsidRPr="00BD23CF">
        <w:rPr>
          <w:rFonts w:cs="CMU Serif Roman"/>
          <w:lang w:val="en-GB"/>
        </w:rPr>
        <w:lastRenderedPageBreak/>
        <w:t xml:space="preserve">types of introductory rules.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6</w:t>
      </w:r>
      <w:r w:rsidRPr="00BD23CF">
        <w:rPr>
          <w:rFonts w:cs="CMU Serif Roman"/>
          <w:lang w:val="en-GB"/>
        </w:rPr>
        <w:t>(2), 309–321. https://doi.org/10.1007/s40732-016-0173-4</w:t>
      </w:r>
    </w:p>
    <w:p w14:paraId="683E6CF1" w14:textId="77777777" w:rsidR="00BD23CF" w:rsidRPr="00BD23CF" w:rsidRDefault="00BD23CF" w:rsidP="00BD23CF">
      <w:pPr>
        <w:pStyle w:val="Bibliography"/>
        <w:rPr>
          <w:rFonts w:cs="CMU Serif Roman"/>
          <w:lang w:val="en-GB"/>
        </w:rPr>
      </w:pPr>
      <w:r w:rsidRPr="00BD23CF">
        <w:rPr>
          <w:rFonts w:cs="CMU Serif Roman"/>
          <w:lang w:val="en-GB"/>
        </w:rPr>
        <w:t xml:space="preserve">Finn, M., Barnes-Holmes, D., &amp; McEnteggart, C. (2017). Exploring the Single-Trial-Type-Dominance-Effect in the IRAP: Developing a Differential Arbitrarily Applicable Relational Responding Effects (DAARRE) Model. </w:t>
      </w:r>
      <w:r w:rsidRPr="00BD23CF">
        <w:rPr>
          <w:rFonts w:cs="CMU Serif Roman"/>
          <w:i/>
          <w:iCs/>
          <w:lang w:val="en-GB"/>
        </w:rPr>
        <w:t>The Psychological Record</w:t>
      </w:r>
      <w:r w:rsidRPr="00BD23CF">
        <w:rPr>
          <w:rFonts w:cs="CMU Serif Roman"/>
          <w:lang w:val="en-GB"/>
        </w:rPr>
        <w:t>, 1–15. https://doi.org/10.1007/s40732-017-0262-z</w:t>
      </w:r>
    </w:p>
    <w:p w14:paraId="3DE64C44" w14:textId="77777777" w:rsidR="00BD23CF" w:rsidRPr="00BD23CF" w:rsidRDefault="00BD23CF" w:rsidP="00BD23CF">
      <w:pPr>
        <w:pStyle w:val="Bibliography"/>
        <w:rPr>
          <w:rFonts w:cs="CMU Serif Roman"/>
          <w:lang w:val="en-GB"/>
        </w:rPr>
      </w:pPr>
      <w:r w:rsidRPr="00BD23CF">
        <w:rPr>
          <w:rFonts w:cs="CMU Serif Roman"/>
          <w:lang w:val="en-GB"/>
        </w:rPr>
        <w:t xml:space="preserve">Finn, M., Barnes-Holmes, D., McEnteggart, C., &amp; Kavanagh, D. (2019). Predicting and Influencing the Single-Trial-Type-Dominance-Effect: The First Study.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9</w:t>
      </w:r>
      <w:r w:rsidRPr="00BD23CF">
        <w:rPr>
          <w:rFonts w:cs="CMU Serif Roman"/>
          <w:lang w:val="en-GB"/>
        </w:rPr>
        <w:t>(3), 425–435. https://doi.org/10.1007/s40732-019-00347-4</w:t>
      </w:r>
    </w:p>
    <w:p w14:paraId="4708AA10" w14:textId="77777777" w:rsidR="00BD23CF" w:rsidRPr="00BD23CF" w:rsidRDefault="00BD23CF" w:rsidP="00BD23CF">
      <w:pPr>
        <w:pStyle w:val="Bibliography"/>
        <w:rPr>
          <w:rFonts w:cs="CMU Serif Roman"/>
          <w:lang w:val="en-GB"/>
        </w:rPr>
      </w:pPr>
      <w:r w:rsidRPr="00BD23CF">
        <w:rPr>
          <w:rFonts w:cs="CMU Serif Roman"/>
          <w:lang w:val="en-GB"/>
        </w:rPr>
        <w:t xml:space="preserve">Greenwald, A. G., McGhee, D. E., &amp; Schwartz, J. L. (1998). Measuring individual differences in implicit cognition: The Implicit Association Test. </w:t>
      </w:r>
      <w:r w:rsidRPr="00BD23CF">
        <w:rPr>
          <w:rFonts w:cs="CMU Serif Roman"/>
          <w:i/>
          <w:iCs/>
          <w:lang w:val="en-GB"/>
        </w:rPr>
        <w:t>Journal of Personality and Social Psychology</w:t>
      </w:r>
      <w:r w:rsidRPr="00BD23CF">
        <w:rPr>
          <w:rFonts w:cs="CMU Serif Roman"/>
          <w:lang w:val="en-GB"/>
        </w:rPr>
        <w:t xml:space="preserve">, </w:t>
      </w:r>
      <w:r w:rsidRPr="00BD23CF">
        <w:rPr>
          <w:rFonts w:cs="CMU Serif Roman"/>
          <w:i/>
          <w:iCs/>
          <w:lang w:val="en-GB"/>
        </w:rPr>
        <w:t>74</w:t>
      </w:r>
      <w:r w:rsidRPr="00BD23CF">
        <w:rPr>
          <w:rFonts w:cs="CMU Serif Roman"/>
          <w:lang w:val="en-GB"/>
        </w:rPr>
        <w:t>(6), 1464–1480. https://doi.org/10.1037/0022-3514.74.6.1464</w:t>
      </w:r>
    </w:p>
    <w:p w14:paraId="32710E17" w14:textId="77777777" w:rsidR="00BD23CF" w:rsidRPr="00BD23CF" w:rsidRDefault="00BD23CF" w:rsidP="00BD23CF">
      <w:pPr>
        <w:pStyle w:val="Bibliography"/>
        <w:rPr>
          <w:rFonts w:cs="CMU Serif Roman"/>
          <w:lang w:val="en-GB"/>
        </w:rPr>
      </w:pPr>
      <w:r w:rsidRPr="00BD23CF">
        <w:rPr>
          <w:rFonts w:cs="CMU Serif Roman"/>
          <w:lang w:val="en-GB"/>
        </w:rPr>
        <w:t xml:space="preserve">Greenwald, A. G., Nosek, B. A., &amp; Banaji, M. R. (2003). Understanding and using the Implicit Association Test: I. An improved scoring algorithm. </w:t>
      </w:r>
      <w:r w:rsidRPr="00BD23CF">
        <w:rPr>
          <w:rFonts w:cs="CMU Serif Roman"/>
          <w:i/>
          <w:iCs/>
          <w:lang w:val="en-GB"/>
        </w:rPr>
        <w:t>Journal of Personality and Social Psychology</w:t>
      </w:r>
      <w:r w:rsidRPr="00BD23CF">
        <w:rPr>
          <w:rFonts w:cs="CMU Serif Roman"/>
          <w:lang w:val="en-GB"/>
        </w:rPr>
        <w:t xml:space="preserve">, </w:t>
      </w:r>
      <w:r w:rsidRPr="00BD23CF">
        <w:rPr>
          <w:rFonts w:cs="CMU Serif Roman"/>
          <w:i/>
          <w:iCs/>
          <w:lang w:val="en-GB"/>
        </w:rPr>
        <w:t>85</w:t>
      </w:r>
      <w:r w:rsidRPr="00BD23CF">
        <w:rPr>
          <w:rFonts w:cs="CMU Serif Roman"/>
          <w:lang w:val="en-GB"/>
        </w:rPr>
        <w:t>(2), 197–216. https://doi.org/10.1037/0022-3514.85.2.197</w:t>
      </w:r>
    </w:p>
    <w:p w14:paraId="36365FDF" w14:textId="77777777" w:rsidR="00BD23CF" w:rsidRPr="00BD23CF" w:rsidRDefault="00BD23CF" w:rsidP="00BD23CF">
      <w:pPr>
        <w:pStyle w:val="Bibliography"/>
        <w:rPr>
          <w:rFonts w:cs="CMU Serif Roman"/>
          <w:lang w:val="en-GB"/>
        </w:rPr>
      </w:pPr>
      <w:r w:rsidRPr="00BD23CF">
        <w:rPr>
          <w:rFonts w:cs="CMU Serif Roman"/>
          <w:lang w:val="en-GB"/>
        </w:rPr>
        <w:lastRenderedPageBreak/>
        <w:t xml:space="preserve">Higgins, J., &amp; Thomas, J. (2022). </w:t>
      </w:r>
      <w:r w:rsidRPr="00BD23CF">
        <w:rPr>
          <w:rFonts w:cs="CMU Serif Roman"/>
          <w:i/>
          <w:iCs/>
          <w:lang w:val="en-GB"/>
        </w:rPr>
        <w:t>Cochrane Handbook for Systematic Reviews of Interventions</w:t>
      </w:r>
      <w:r w:rsidRPr="00BD23CF">
        <w:rPr>
          <w:rFonts w:cs="CMU Serif Roman"/>
          <w:lang w:val="en-GB"/>
        </w:rPr>
        <w:t xml:space="preserve"> (Version 6.3). The Cochrane Collaboration. Available from www.handbook.cochrane.org</w:t>
      </w:r>
    </w:p>
    <w:p w14:paraId="5F08CDD8" w14:textId="77777777" w:rsidR="00BD23CF" w:rsidRPr="00BD23CF" w:rsidRDefault="00BD23CF" w:rsidP="00BD23CF">
      <w:pPr>
        <w:pStyle w:val="Bibliography"/>
        <w:rPr>
          <w:rFonts w:cs="CMU Serif Roman"/>
          <w:lang w:val="en-GB"/>
        </w:rPr>
      </w:pPr>
      <w:r w:rsidRPr="00BD23CF">
        <w:rPr>
          <w:rFonts w:cs="CMU Serif Roman"/>
          <w:lang w:val="en-GB"/>
        </w:rPr>
        <w:t xml:space="preserve">Hussey, I., Barnes-Holmes, D., &amp; Barnes-Holmes, Y. (2015). From Relational Frame Theory to implicit attitudes and back again: Clarifying the link between RFT and IRAP research. </w:t>
      </w:r>
      <w:r w:rsidRPr="00BD23CF">
        <w:rPr>
          <w:rFonts w:cs="CMU Serif Roman"/>
          <w:i/>
          <w:iCs/>
          <w:lang w:val="en-GB"/>
        </w:rPr>
        <w:t>Current Opinion in Psychology</w:t>
      </w:r>
      <w:r w:rsidRPr="00BD23CF">
        <w:rPr>
          <w:rFonts w:cs="CMU Serif Roman"/>
          <w:lang w:val="en-GB"/>
        </w:rPr>
        <w:t xml:space="preserve">, </w:t>
      </w:r>
      <w:r w:rsidRPr="00BD23CF">
        <w:rPr>
          <w:rFonts w:cs="CMU Serif Roman"/>
          <w:i/>
          <w:iCs/>
          <w:lang w:val="en-GB"/>
        </w:rPr>
        <w:t>2</w:t>
      </w:r>
      <w:r w:rsidRPr="00BD23CF">
        <w:rPr>
          <w:rFonts w:cs="CMU Serif Roman"/>
          <w:lang w:val="en-GB"/>
        </w:rPr>
        <w:t>, 11–15. https://doi.org/10.1016/j.copsyc.2014.12.009</w:t>
      </w:r>
    </w:p>
    <w:p w14:paraId="6FCDBD85" w14:textId="77777777" w:rsidR="00BD23CF" w:rsidRPr="00BD23CF" w:rsidRDefault="00BD23CF" w:rsidP="00BD23CF">
      <w:pPr>
        <w:pStyle w:val="Bibliography"/>
        <w:rPr>
          <w:rFonts w:cs="CMU Serif Roman"/>
          <w:lang w:val="en-GB"/>
        </w:rPr>
      </w:pPr>
      <w:r w:rsidRPr="00BD23CF">
        <w:rPr>
          <w:rFonts w:cs="CMU Serif Roman"/>
          <w:lang w:val="en-GB"/>
        </w:rPr>
        <w:t xml:space="preserve">Hussey, I., Daly, T., &amp; Barnes-Holmes, D. (2015). Life is Good, But Death Ain’t Bad Either: Counter-Intuitive Implicit Biases to Death in a Normative Population.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5</w:t>
      </w:r>
      <w:r w:rsidRPr="00BD23CF">
        <w:rPr>
          <w:rFonts w:cs="CMU Serif Roman"/>
          <w:lang w:val="en-GB"/>
        </w:rPr>
        <w:t>(4), 731–742. https://doi.org/10.1007/s40732-015-0142-3</w:t>
      </w:r>
    </w:p>
    <w:p w14:paraId="42EC804B" w14:textId="77777777" w:rsidR="00BD23CF" w:rsidRPr="00BD23CF" w:rsidRDefault="00BD23CF" w:rsidP="00BD23CF">
      <w:pPr>
        <w:pStyle w:val="Bibliography"/>
        <w:rPr>
          <w:rFonts w:cs="CMU Serif Roman"/>
          <w:lang w:val="en-GB"/>
        </w:rPr>
      </w:pPr>
      <w:r w:rsidRPr="00BD23CF">
        <w:rPr>
          <w:rFonts w:cs="CMU Serif Roman"/>
          <w:lang w:val="en-GB"/>
        </w:rPr>
        <w:t xml:space="preserve">Hussey, I., &amp; Drake, C. E. (2020a). The Implicit Relational Assessment Procedure demonstrates poor internal consistency and test-retest reliability: A meta-analysis. </w:t>
      </w:r>
      <w:r w:rsidRPr="00BD23CF">
        <w:rPr>
          <w:rFonts w:cs="CMU Serif Roman"/>
          <w:i/>
          <w:iCs/>
          <w:lang w:val="en-GB"/>
        </w:rPr>
        <w:t>Preprint</w:t>
      </w:r>
      <w:r w:rsidRPr="00BD23CF">
        <w:rPr>
          <w:rFonts w:cs="CMU Serif Roman"/>
          <w:lang w:val="en-GB"/>
        </w:rPr>
        <w:t>. https://doi.org/10.31234/osf.io/ge3k7</w:t>
      </w:r>
    </w:p>
    <w:p w14:paraId="06028328" w14:textId="77777777" w:rsidR="00BD23CF" w:rsidRPr="00BD23CF" w:rsidRDefault="00BD23CF" w:rsidP="00BD23CF">
      <w:pPr>
        <w:pStyle w:val="Bibliography"/>
        <w:rPr>
          <w:rFonts w:cs="CMU Serif Roman"/>
          <w:lang w:val="en-GB"/>
        </w:rPr>
      </w:pPr>
      <w:r w:rsidRPr="00BD23CF">
        <w:rPr>
          <w:rFonts w:cs="CMU Serif Roman"/>
          <w:lang w:val="en-GB"/>
        </w:rPr>
        <w:t xml:space="preserve">Hussey, I., &amp; Drake, C. E. (2020b). </w:t>
      </w:r>
      <w:r w:rsidRPr="00BD23CF">
        <w:rPr>
          <w:rFonts w:cs="CMU Serif Roman"/>
          <w:i/>
          <w:iCs/>
          <w:lang w:val="en-GB"/>
        </w:rPr>
        <w:t>The Implicit Relational Assessment Procedure is not very sensitive to the attitudes and learning histories it is used to assess</w:t>
      </w:r>
      <w:r w:rsidRPr="00BD23CF">
        <w:rPr>
          <w:rFonts w:cs="CMU Serif Roman"/>
          <w:lang w:val="en-GB"/>
        </w:rPr>
        <w:t>. PsyArXiv. https://doi.org/10.31234/osf.io/sp6jx</w:t>
      </w:r>
    </w:p>
    <w:p w14:paraId="296E5B11" w14:textId="77777777" w:rsidR="00BD23CF" w:rsidRPr="00BD23CF" w:rsidRDefault="00BD23CF" w:rsidP="00BD23CF">
      <w:pPr>
        <w:pStyle w:val="Bibliography"/>
        <w:rPr>
          <w:rFonts w:cs="CMU Serif Roman"/>
          <w:lang w:val="en-GB"/>
        </w:rPr>
      </w:pPr>
      <w:r w:rsidRPr="00BD23CF">
        <w:rPr>
          <w:rFonts w:cs="CMU Serif Roman"/>
          <w:lang w:val="en-GB"/>
        </w:rPr>
        <w:lastRenderedPageBreak/>
        <w:t xml:space="preserve">Hussey, I., Hughes, S., Lai, C. K., Ebersole, C. R., Axt, J., &amp; Nosek, B. A. (2019). </w:t>
      </w:r>
      <w:r w:rsidRPr="00BD23CF">
        <w:rPr>
          <w:rFonts w:cs="CMU Serif Roman"/>
          <w:i/>
          <w:iCs/>
          <w:lang w:val="en-GB"/>
        </w:rPr>
        <w:t>The Attitudes, Identities, and Individual Differences (AIID) Study and Dataset</w:t>
      </w:r>
      <w:r w:rsidRPr="00BD23CF">
        <w:rPr>
          <w:rFonts w:cs="CMU Serif Roman"/>
          <w:lang w:val="en-GB"/>
        </w:rPr>
        <w:t>. https://doi.org/10.17605/OSF.IO/PCJWF</w:t>
      </w:r>
    </w:p>
    <w:p w14:paraId="09A8643C" w14:textId="77777777" w:rsidR="00BD23CF" w:rsidRPr="00BD23CF" w:rsidRDefault="00BD23CF" w:rsidP="00BD23CF">
      <w:pPr>
        <w:pStyle w:val="Bibliography"/>
        <w:rPr>
          <w:rFonts w:cs="CMU Serif Roman"/>
          <w:lang w:val="en-GB"/>
        </w:rPr>
      </w:pPr>
      <w:r w:rsidRPr="00BD23CF">
        <w:rPr>
          <w:rFonts w:cs="CMU Serif Roman"/>
          <w:lang w:val="en-GB"/>
        </w:rPr>
        <w:t xml:space="preserve">Hussey, I., Thompson, M., McEnteggart, C., Barnes-Holmes, D., &amp; Barnes-Holmes, Y. (2015). Interpreting and inverting with less cursing: A guide to interpreting IRAP data. </w:t>
      </w:r>
      <w:r w:rsidRPr="00BD23CF">
        <w:rPr>
          <w:rFonts w:cs="CMU Serif Roman"/>
          <w:i/>
          <w:iCs/>
          <w:lang w:val="en-GB"/>
        </w:rPr>
        <w:t>Journal of Contextual Behavioral Science</w:t>
      </w:r>
      <w:r w:rsidRPr="00BD23CF">
        <w:rPr>
          <w:rFonts w:cs="CMU Serif Roman"/>
          <w:lang w:val="en-GB"/>
        </w:rPr>
        <w:t xml:space="preserve">, </w:t>
      </w:r>
      <w:r w:rsidRPr="00BD23CF">
        <w:rPr>
          <w:rFonts w:cs="CMU Serif Roman"/>
          <w:i/>
          <w:iCs/>
          <w:lang w:val="en-GB"/>
        </w:rPr>
        <w:t>4</w:t>
      </w:r>
      <w:r w:rsidRPr="00BD23CF">
        <w:rPr>
          <w:rFonts w:cs="CMU Serif Roman"/>
          <w:lang w:val="en-GB"/>
        </w:rPr>
        <w:t>(3), 157–162. https://doi.org/10.1016/j.jcbs.2015.05.001</w:t>
      </w:r>
    </w:p>
    <w:p w14:paraId="1C1A0919" w14:textId="77777777" w:rsidR="00BD23CF" w:rsidRPr="00BD23CF" w:rsidRDefault="00BD23CF" w:rsidP="00BD23CF">
      <w:pPr>
        <w:pStyle w:val="Bibliography"/>
        <w:rPr>
          <w:rFonts w:cs="CMU Serif Roman"/>
          <w:lang w:val="en-GB"/>
        </w:rPr>
      </w:pPr>
      <w:r w:rsidRPr="00BD23CF">
        <w:rPr>
          <w:rFonts w:cs="CMU Serif Roman"/>
          <w:lang w:val="en-GB"/>
        </w:rPr>
        <w:t xml:space="preserve">Kavanagh, D., Hussey, I., McEnteggart, C., Barnes-Holmes, Y., &amp; Barnes-Holmes, D. (2016). Using the IRAP to explore natural language statements. </w:t>
      </w:r>
      <w:r w:rsidRPr="00BD23CF">
        <w:rPr>
          <w:rFonts w:cs="CMU Serif Roman"/>
          <w:i/>
          <w:iCs/>
          <w:lang w:val="en-GB"/>
        </w:rPr>
        <w:t>Journal of Contextual Behavioral Science</w:t>
      </w:r>
      <w:r w:rsidRPr="00BD23CF">
        <w:rPr>
          <w:rFonts w:cs="CMU Serif Roman"/>
          <w:lang w:val="en-GB"/>
        </w:rPr>
        <w:t xml:space="preserve">, </w:t>
      </w:r>
      <w:r w:rsidRPr="00BD23CF">
        <w:rPr>
          <w:rFonts w:cs="CMU Serif Roman"/>
          <w:i/>
          <w:iCs/>
          <w:lang w:val="en-GB"/>
        </w:rPr>
        <w:t>5</w:t>
      </w:r>
      <w:r w:rsidRPr="00BD23CF">
        <w:rPr>
          <w:rFonts w:cs="CMU Serif Roman"/>
          <w:lang w:val="en-GB"/>
        </w:rPr>
        <w:t>(4), 247–251. https://doi.org/10.1016/j.jcbs.2016.10.001</w:t>
      </w:r>
    </w:p>
    <w:p w14:paraId="2DDBB982" w14:textId="77777777" w:rsidR="00BD23CF" w:rsidRPr="00BD23CF" w:rsidRDefault="00BD23CF" w:rsidP="00BD23CF">
      <w:pPr>
        <w:pStyle w:val="Bibliography"/>
        <w:rPr>
          <w:rFonts w:cs="CMU Serif Roman"/>
          <w:lang w:val="en-GB"/>
        </w:rPr>
      </w:pPr>
      <w:r w:rsidRPr="00BD23CF">
        <w:rPr>
          <w:rFonts w:cs="CMU Serif Roman"/>
          <w:lang w:val="en-GB"/>
        </w:rPr>
        <w:t xml:space="preserve">Lenth, R. V., Buerkner, P., Herve, M., Jung, M., Love, J., Miguez, F., Riebl, H., &amp; Singmann, H. (2022). </w:t>
      </w:r>
      <w:r w:rsidRPr="00BD23CF">
        <w:rPr>
          <w:rFonts w:cs="CMU Serif Roman"/>
          <w:i/>
          <w:iCs/>
          <w:lang w:val="en-GB"/>
        </w:rPr>
        <w:t>emmeans: Estimated Marginal Means, aka Least-Squares Means</w:t>
      </w:r>
      <w:r w:rsidRPr="00BD23CF">
        <w:rPr>
          <w:rFonts w:cs="CMU Serif Roman"/>
          <w:lang w:val="en-GB"/>
        </w:rPr>
        <w:t xml:space="preserve"> (1.8.0). https://CRAN.R-project.org/package=emmeans</w:t>
      </w:r>
    </w:p>
    <w:p w14:paraId="61687742" w14:textId="77777777" w:rsidR="00BD23CF" w:rsidRPr="00BD23CF" w:rsidRDefault="00BD23CF" w:rsidP="00BD23CF">
      <w:pPr>
        <w:pStyle w:val="Bibliography"/>
        <w:rPr>
          <w:rFonts w:cs="CMU Serif Roman"/>
          <w:lang w:val="en-GB"/>
        </w:rPr>
      </w:pPr>
      <w:r w:rsidRPr="00BD23CF">
        <w:rPr>
          <w:rFonts w:cs="CMU Serif Roman"/>
          <w:lang w:val="en-GB"/>
        </w:rPr>
        <w:t xml:space="preserve">Levin, M. E., Hayes, S. C., &amp; Waltz, T. (2010). Creating an implicit measure of cognition more suited to applied research: A test of the Mixed Trial—Implicit Relational Assessment Procedure (MT-IRAP). </w:t>
      </w:r>
      <w:r w:rsidRPr="00BD23CF">
        <w:rPr>
          <w:rFonts w:cs="CMU Serif Roman"/>
          <w:i/>
          <w:iCs/>
          <w:lang w:val="en-GB"/>
        </w:rPr>
        <w:t>International Journal of Behavioral Consultation and Therapy</w:t>
      </w:r>
      <w:r w:rsidRPr="00BD23CF">
        <w:rPr>
          <w:rFonts w:cs="CMU Serif Roman"/>
          <w:lang w:val="en-GB"/>
        </w:rPr>
        <w:t xml:space="preserve">, </w:t>
      </w:r>
      <w:r w:rsidRPr="00BD23CF">
        <w:rPr>
          <w:rFonts w:cs="CMU Serif Roman"/>
          <w:i/>
          <w:iCs/>
          <w:lang w:val="en-GB"/>
        </w:rPr>
        <w:t>6</w:t>
      </w:r>
      <w:r w:rsidRPr="00BD23CF">
        <w:rPr>
          <w:rFonts w:cs="CMU Serif Roman"/>
          <w:lang w:val="en-GB"/>
        </w:rPr>
        <w:t>(3), 245–262. psyh. https://doi.org/10.1037/h0100911</w:t>
      </w:r>
    </w:p>
    <w:p w14:paraId="7FB4004E" w14:textId="77777777" w:rsidR="00BD23CF" w:rsidRPr="00BD23CF" w:rsidRDefault="00BD23CF" w:rsidP="00BD23CF">
      <w:pPr>
        <w:pStyle w:val="Bibliography"/>
        <w:rPr>
          <w:rFonts w:cs="CMU Serif Roman"/>
          <w:lang w:val="en-GB"/>
        </w:rPr>
      </w:pPr>
      <w:r w:rsidRPr="00BD23CF">
        <w:rPr>
          <w:rFonts w:cs="CMU Serif Roman"/>
          <w:lang w:val="en-GB"/>
        </w:rPr>
        <w:lastRenderedPageBreak/>
        <w:t xml:space="preserve">Liefooghe, B., Hughes, S., Schmidt, J., &amp; De Houwer, J. (2019). Stroop-like effects of derived stimulus-stimulus relations. </w:t>
      </w:r>
      <w:r w:rsidRPr="00BD23CF">
        <w:rPr>
          <w:rFonts w:cs="CMU Serif Roman"/>
          <w:i/>
          <w:iCs/>
          <w:lang w:val="en-GB"/>
        </w:rPr>
        <w:t>Journal of Experimental Psychology. Learning, Memory, and Cognition</w:t>
      </w:r>
      <w:r w:rsidRPr="00BD23CF">
        <w:rPr>
          <w:rFonts w:cs="CMU Serif Roman"/>
          <w:lang w:val="en-GB"/>
        </w:rPr>
        <w:t xml:space="preserve">, </w:t>
      </w:r>
      <w:r w:rsidRPr="00BD23CF">
        <w:rPr>
          <w:rFonts w:cs="CMU Serif Roman"/>
          <w:i/>
          <w:iCs/>
          <w:lang w:val="en-GB"/>
        </w:rPr>
        <w:t>46</w:t>
      </w:r>
      <w:r w:rsidRPr="00BD23CF">
        <w:rPr>
          <w:rFonts w:cs="CMU Serif Roman"/>
          <w:lang w:val="en-GB"/>
        </w:rPr>
        <w:t>(2), 327–349. https://doi.org/10.1037/xlm0000724</w:t>
      </w:r>
    </w:p>
    <w:p w14:paraId="377CAEAA" w14:textId="77777777" w:rsidR="00BD23CF" w:rsidRPr="00BD23CF" w:rsidRDefault="00BD23CF" w:rsidP="00BD23CF">
      <w:pPr>
        <w:pStyle w:val="Bibliography"/>
        <w:rPr>
          <w:rFonts w:cs="CMU Serif Roman"/>
          <w:lang w:val="en-GB"/>
        </w:rPr>
      </w:pPr>
      <w:r w:rsidRPr="00BD23CF">
        <w:rPr>
          <w:rFonts w:cs="CMU Serif Roman"/>
          <w:lang w:val="en-GB"/>
        </w:rPr>
        <w:t xml:space="preserve">Makowski, D., Ben-Shachar, M. S., &amp; Lüdecke, D. (2019). bayestestR: Describing Effects and their Uncertainty, Existence and Significance within the Bayesian Framework. </w:t>
      </w:r>
      <w:r w:rsidRPr="00BD23CF">
        <w:rPr>
          <w:rFonts w:cs="CMU Serif Roman"/>
          <w:i/>
          <w:iCs/>
          <w:lang w:val="en-GB"/>
        </w:rPr>
        <w:t>Journal of Open Source Software</w:t>
      </w:r>
      <w:r w:rsidRPr="00BD23CF">
        <w:rPr>
          <w:rFonts w:cs="CMU Serif Roman"/>
          <w:lang w:val="en-GB"/>
        </w:rPr>
        <w:t xml:space="preserve">, </w:t>
      </w:r>
      <w:r w:rsidRPr="00BD23CF">
        <w:rPr>
          <w:rFonts w:cs="CMU Serif Roman"/>
          <w:i/>
          <w:iCs/>
          <w:lang w:val="en-GB"/>
        </w:rPr>
        <w:t>4</w:t>
      </w:r>
      <w:r w:rsidRPr="00BD23CF">
        <w:rPr>
          <w:rFonts w:cs="CMU Serif Roman"/>
          <w:lang w:val="en-GB"/>
        </w:rPr>
        <w:t>(40), 1541. https://doi.org/10.21105/joss.01541</w:t>
      </w:r>
    </w:p>
    <w:p w14:paraId="45459330" w14:textId="77777777" w:rsidR="00BD23CF" w:rsidRPr="00BD23CF" w:rsidRDefault="00BD23CF" w:rsidP="00BD23CF">
      <w:pPr>
        <w:pStyle w:val="Bibliography"/>
        <w:rPr>
          <w:rFonts w:cs="CMU Serif Roman"/>
          <w:lang w:val="en-GB"/>
        </w:rPr>
      </w:pPr>
      <w:r w:rsidRPr="00BD23CF">
        <w:rPr>
          <w:rFonts w:cs="CMU Serif Roman"/>
          <w:lang w:val="en-GB"/>
        </w:rPr>
        <w:t xml:space="preserve">Mooney, C. Z., Mooney, C. F., Mooney, C. L., Duval, R. D., &amp; Duvall, R. (1993). </w:t>
      </w:r>
      <w:r w:rsidRPr="00BD23CF">
        <w:rPr>
          <w:rFonts w:cs="CMU Serif Roman"/>
          <w:i/>
          <w:iCs/>
          <w:lang w:val="en-GB"/>
        </w:rPr>
        <w:t>Bootstrapping: A nonparametric approach to statistical inference</w:t>
      </w:r>
      <w:r w:rsidRPr="00BD23CF">
        <w:rPr>
          <w:rFonts w:cs="CMU Serif Roman"/>
          <w:lang w:val="en-GB"/>
        </w:rPr>
        <w:t>. sage.</w:t>
      </w:r>
    </w:p>
    <w:p w14:paraId="192C73B4" w14:textId="77777777" w:rsidR="00BD23CF" w:rsidRPr="00BD23CF" w:rsidRDefault="00BD23CF" w:rsidP="00BD23CF">
      <w:pPr>
        <w:pStyle w:val="Bibliography"/>
        <w:rPr>
          <w:rFonts w:cs="CMU Serif Roman"/>
          <w:lang w:val="en-GB"/>
        </w:rPr>
      </w:pPr>
      <w:r w:rsidRPr="00BD23CF">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spectrum disorder. </w:t>
      </w:r>
      <w:r w:rsidRPr="00BD23CF">
        <w:rPr>
          <w:rFonts w:cs="CMU Serif Roman"/>
          <w:i/>
          <w:iCs/>
          <w:lang w:val="en-GB"/>
        </w:rPr>
        <w:t>Behavior Analysis in Practice</w:t>
      </w:r>
      <w:r w:rsidRPr="00BD23CF">
        <w:rPr>
          <w:rFonts w:cs="CMU Serif Roman"/>
          <w:lang w:val="en-GB"/>
        </w:rPr>
        <w:t xml:space="preserve">, </w:t>
      </w:r>
      <w:r w:rsidRPr="00BD23CF">
        <w:rPr>
          <w:rFonts w:cs="CMU Serif Roman"/>
          <w:i/>
          <w:iCs/>
          <w:lang w:val="en-GB"/>
        </w:rPr>
        <w:t>12</w:t>
      </w:r>
      <w:r w:rsidRPr="00BD23CF">
        <w:rPr>
          <w:rFonts w:cs="CMU Serif Roman"/>
          <w:lang w:val="en-GB"/>
        </w:rPr>
        <w:t>(1), 52–65. https://doi.org/10.1007/s40617-018-00302-9</w:t>
      </w:r>
    </w:p>
    <w:p w14:paraId="595F7D02" w14:textId="77777777" w:rsidR="00BD23CF" w:rsidRPr="00BD23CF" w:rsidRDefault="00BD23CF" w:rsidP="00BD23CF">
      <w:pPr>
        <w:pStyle w:val="Bibliography"/>
        <w:rPr>
          <w:rFonts w:cs="CMU Serif Roman"/>
          <w:lang w:val="en-GB"/>
        </w:rPr>
      </w:pPr>
      <w:r w:rsidRPr="00BD23CF">
        <w:rPr>
          <w:rFonts w:cs="CMU Serif Roman"/>
          <w:lang w:val="en-GB"/>
        </w:rPr>
        <w:t xml:space="preserve">Nosek, B. A., Greenwald, A. G., &amp; Banaji, M. R. (2005). Understanding and using the Implicit Association Test: II. Method variables and construct validity. </w:t>
      </w:r>
      <w:r w:rsidRPr="00BD23CF">
        <w:rPr>
          <w:rFonts w:cs="CMU Serif Roman"/>
          <w:i/>
          <w:iCs/>
          <w:lang w:val="en-GB"/>
        </w:rPr>
        <w:t>Personality &amp; Social Psychology Bulletin</w:t>
      </w:r>
      <w:r w:rsidRPr="00BD23CF">
        <w:rPr>
          <w:rFonts w:cs="CMU Serif Roman"/>
          <w:lang w:val="en-GB"/>
        </w:rPr>
        <w:t xml:space="preserve">, </w:t>
      </w:r>
      <w:r w:rsidRPr="00BD23CF">
        <w:rPr>
          <w:rFonts w:cs="CMU Serif Roman"/>
          <w:i/>
          <w:iCs/>
          <w:lang w:val="en-GB"/>
        </w:rPr>
        <w:t>31</w:t>
      </w:r>
      <w:r w:rsidRPr="00BD23CF">
        <w:rPr>
          <w:rFonts w:cs="CMU Serif Roman"/>
          <w:lang w:val="en-GB"/>
        </w:rPr>
        <w:t>(2), 166–180. https://doi.org/10.1177/0146167204271418</w:t>
      </w:r>
    </w:p>
    <w:p w14:paraId="3F4B8D8B" w14:textId="77777777" w:rsidR="00BD23CF" w:rsidRPr="00BD23CF" w:rsidRDefault="00BD23CF" w:rsidP="00BD23CF">
      <w:pPr>
        <w:pStyle w:val="Bibliography"/>
        <w:rPr>
          <w:rFonts w:cs="CMU Serif Roman"/>
          <w:lang w:val="en-GB"/>
        </w:rPr>
      </w:pPr>
      <w:r w:rsidRPr="00BD23CF">
        <w:rPr>
          <w:rFonts w:cs="CMU Serif Roman"/>
          <w:lang w:val="en-GB"/>
        </w:rPr>
        <w:lastRenderedPageBreak/>
        <w:t xml:space="preserve">Nosek, B. A., Smyth, F. L., Hansen, J. J., Devos, T., Lindner, N. M., Ranganath, K. A., Smith, C. T., Olson, K. R., Chugh, D., Greenwald, A. G., &amp; Banaji, M. R. (2007). Pervasiveness and correlates of implicit attitudes and stereotypes. </w:t>
      </w:r>
      <w:r w:rsidRPr="00BD23CF">
        <w:rPr>
          <w:rFonts w:cs="CMU Serif Roman"/>
          <w:i/>
          <w:iCs/>
          <w:lang w:val="en-GB"/>
        </w:rPr>
        <w:t>European Review of Social Psychology</w:t>
      </w:r>
      <w:r w:rsidRPr="00BD23CF">
        <w:rPr>
          <w:rFonts w:cs="CMU Serif Roman"/>
          <w:lang w:val="en-GB"/>
        </w:rPr>
        <w:t xml:space="preserve">, </w:t>
      </w:r>
      <w:r w:rsidRPr="00BD23CF">
        <w:rPr>
          <w:rFonts w:cs="CMU Serif Roman"/>
          <w:i/>
          <w:iCs/>
          <w:lang w:val="en-GB"/>
        </w:rPr>
        <w:t>18</w:t>
      </w:r>
      <w:r w:rsidRPr="00BD23CF">
        <w:rPr>
          <w:rFonts w:cs="CMU Serif Roman"/>
          <w:lang w:val="en-GB"/>
        </w:rPr>
        <w:t>(1), 36–88. https://doi.org/10.1080/10463280701489053</w:t>
      </w:r>
    </w:p>
    <w:p w14:paraId="5081E2D7" w14:textId="77777777" w:rsidR="00BD23CF" w:rsidRPr="00BD23CF" w:rsidRDefault="00BD23CF" w:rsidP="00BD23CF">
      <w:pPr>
        <w:pStyle w:val="Bibliography"/>
        <w:rPr>
          <w:rFonts w:cs="CMU Serif Roman"/>
          <w:lang w:val="en-GB"/>
        </w:rPr>
      </w:pPr>
      <w:r w:rsidRPr="00BD23CF">
        <w:rPr>
          <w:rFonts w:cs="CMU Serif Roman"/>
          <w:lang w:val="en-GB"/>
        </w:rPr>
        <w:t xml:space="preserve">O’Shea, B., Watson, D. G., &amp; Brown, G. D. A. (2016). Measuring implicit attitudes: A positive framing bias flaw in the Implicit Relational Assessment Procedure (IRAP). </w:t>
      </w:r>
      <w:r w:rsidRPr="00BD23CF">
        <w:rPr>
          <w:rFonts w:cs="CMU Serif Roman"/>
          <w:i/>
          <w:iCs/>
          <w:lang w:val="en-GB"/>
        </w:rPr>
        <w:t>Psychological Assessment</w:t>
      </w:r>
      <w:r w:rsidRPr="00BD23CF">
        <w:rPr>
          <w:rFonts w:cs="CMU Serif Roman"/>
          <w:lang w:val="en-GB"/>
        </w:rPr>
        <w:t xml:space="preserve">, </w:t>
      </w:r>
      <w:r w:rsidRPr="00BD23CF">
        <w:rPr>
          <w:rFonts w:cs="CMU Serif Roman"/>
          <w:i/>
          <w:iCs/>
          <w:lang w:val="en-GB"/>
        </w:rPr>
        <w:t>28</w:t>
      </w:r>
      <w:r w:rsidRPr="00BD23CF">
        <w:rPr>
          <w:rFonts w:cs="CMU Serif Roman"/>
          <w:lang w:val="en-GB"/>
        </w:rPr>
        <w:t>(2), 158–170. https://doi.org/10.1037/pas0000172</w:t>
      </w:r>
    </w:p>
    <w:p w14:paraId="21E827AD" w14:textId="77777777" w:rsidR="00BD23CF" w:rsidRPr="00BD23CF" w:rsidRDefault="00BD23CF" w:rsidP="00BD23CF">
      <w:pPr>
        <w:pStyle w:val="Bibliography"/>
        <w:rPr>
          <w:rFonts w:cs="CMU Serif Roman"/>
          <w:lang w:val="en-GB"/>
        </w:rPr>
      </w:pPr>
      <w:r w:rsidRPr="00BD23CF">
        <w:rPr>
          <w:rFonts w:cs="CMU Serif Roman"/>
          <w:lang w:val="en-GB"/>
        </w:rPr>
        <w:t xml:space="preserve">Ratcliff, R. (1993). Methods for dealing with reaction time outliers. </w:t>
      </w:r>
      <w:r w:rsidRPr="00BD23CF">
        <w:rPr>
          <w:rFonts w:cs="CMU Serif Roman"/>
          <w:i/>
          <w:iCs/>
          <w:lang w:val="en-GB"/>
        </w:rPr>
        <w:t>Psychological Bulletin</w:t>
      </w:r>
      <w:r w:rsidRPr="00BD23CF">
        <w:rPr>
          <w:rFonts w:cs="CMU Serif Roman"/>
          <w:lang w:val="en-GB"/>
        </w:rPr>
        <w:t xml:space="preserve">, </w:t>
      </w:r>
      <w:r w:rsidRPr="00BD23CF">
        <w:rPr>
          <w:rFonts w:cs="CMU Serif Roman"/>
          <w:i/>
          <w:iCs/>
          <w:lang w:val="en-GB"/>
        </w:rPr>
        <w:t>114</w:t>
      </w:r>
      <w:r w:rsidRPr="00BD23CF">
        <w:rPr>
          <w:rFonts w:cs="CMU Serif Roman"/>
          <w:lang w:val="en-GB"/>
        </w:rPr>
        <w:t>(4), 510–532. https://doi.org/10.1037/0033-2909.114.3.510</w:t>
      </w:r>
    </w:p>
    <w:p w14:paraId="6246DBF5" w14:textId="77777777" w:rsidR="00BD23CF" w:rsidRPr="00BD23CF" w:rsidRDefault="00BD23CF" w:rsidP="00BD23CF">
      <w:pPr>
        <w:pStyle w:val="Bibliography"/>
        <w:rPr>
          <w:rFonts w:cs="CMU Serif Roman"/>
          <w:lang w:val="en-GB"/>
        </w:rPr>
      </w:pPr>
      <w:r w:rsidRPr="00BD23CF">
        <w:rPr>
          <w:rFonts w:cs="CMU Serif Roman"/>
          <w:lang w:val="en-GB"/>
        </w:rPr>
        <w:t xml:space="preserve">Ruscio, J. (2008). A probability-based measure of effect size: Robustness to base rates and other factors. </w:t>
      </w:r>
      <w:r w:rsidRPr="00BD23CF">
        <w:rPr>
          <w:rFonts w:cs="CMU Serif Roman"/>
          <w:i/>
          <w:iCs/>
          <w:lang w:val="en-GB"/>
        </w:rPr>
        <w:t>Psychological Methods</w:t>
      </w:r>
      <w:r w:rsidRPr="00BD23CF">
        <w:rPr>
          <w:rFonts w:cs="CMU Serif Roman"/>
          <w:lang w:val="en-GB"/>
        </w:rPr>
        <w:t xml:space="preserve">, </w:t>
      </w:r>
      <w:r w:rsidRPr="00BD23CF">
        <w:rPr>
          <w:rFonts w:cs="CMU Serif Roman"/>
          <w:i/>
          <w:iCs/>
          <w:lang w:val="en-GB"/>
        </w:rPr>
        <w:t>13</w:t>
      </w:r>
      <w:r w:rsidRPr="00BD23CF">
        <w:rPr>
          <w:rFonts w:cs="CMU Serif Roman"/>
          <w:lang w:val="en-GB"/>
        </w:rPr>
        <w:t>(1), 19–30. https://doi.org/10.1037/1082-989X.13.1.19</w:t>
      </w:r>
    </w:p>
    <w:p w14:paraId="5371241D" w14:textId="77777777" w:rsidR="00BD23CF" w:rsidRPr="00BD23CF" w:rsidRDefault="00BD23CF" w:rsidP="00BD23CF">
      <w:pPr>
        <w:pStyle w:val="Bibliography"/>
        <w:rPr>
          <w:rFonts w:cs="CMU Serif Roman"/>
          <w:lang w:val="en-GB"/>
        </w:rPr>
      </w:pPr>
      <w:r w:rsidRPr="00BD23CF">
        <w:rPr>
          <w:rFonts w:cs="CMU Serif Roman"/>
          <w:lang w:val="en-GB"/>
        </w:rPr>
        <w:t xml:space="preserve">Swinscow, T. D. V., &amp; Campbell, M. J. (1997). </w:t>
      </w:r>
      <w:r w:rsidRPr="00BD23CF">
        <w:rPr>
          <w:rFonts w:cs="CMU Serif Roman"/>
          <w:i/>
          <w:iCs/>
          <w:lang w:val="en-GB"/>
        </w:rPr>
        <w:t>Statistics at Square One</w:t>
      </w:r>
      <w:r w:rsidRPr="00BD23CF">
        <w:rPr>
          <w:rFonts w:cs="CMU Serif Roman"/>
          <w:lang w:val="en-GB"/>
        </w:rPr>
        <w:t xml:space="preserve"> (9th Ed.). BMJ Publishing Group. https://www.bmj.com/about-bmj/resources-readers/publications/statistics-square-one</w:t>
      </w:r>
    </w:p>
    <w:p w14:paraId="36834BC5" w14:textId="77777777" w:rsidR="00BD23CF" w:rsidRPr="00BD23CF" w:rsidRDefault="00BD23CF" w:rsidP="00BD23CF">
      <w:pPr>
        <w:pStyle w:val="Bibliography"/>
        <w:rPr>
          <w:rFonts w:cs="CMU Serif Roman"/>
          <w:lang w:val="en-GB"/>
        </w:rPr>
      </w:pPr>
      <w:r w:rsidRPr="00BD23CF">
        <w:rPr>
          <w:rFonts w:cs="CMU Serif Roman"/>
          <w:lang w:val="en-GB"/>
        </w:rPr>
        <w:t xml:space="preserve">Vahey, N. A., Nicholson, E., &amp; Barnes-Holmes, D. (2015). A meta-analysis of criterion effects for the Implicit Relational Assessment Procedure (IRAP) in the clinical </w:t>
      </w:r>
      <w:r w:rsidRPr="00BD23CF">
        <w:rPr>
          <w:rFonts w:cs="CMU Serif Roman"/>
          <w:lang w:val="en-GB"/>
        </w:rPr>
        <w:lastRenderedPageBreak/>
        <w:t xml:space="preserve">domain. </w:t>
      </w:r>
      <w:r w:rsidRPr="00BD23CF">
        <w:rPr>
          <w:rFonts w:cs="CMU Serif Roman"/>
          <w:i/>
          <w:iCs/>
          <w:lang w:val="en-GB"/>
        </w:rPr>
        <w:t>Journal of Behavior Therapy and Experimental Psychiatry</w:t>
      </w:r>
      <w:r w:rsidRPr="00BD23CF">
        <w:rPr>
          <w:rFonts w:cs="CMU Serif Roman"/>
          <w:lang w:val="en-GB"/>
        </w:rPr>
        <w:t xml:space="preserve">, </w:t>
      </w:r>
      <w:r w:rsidRPr="00BD23CF">
        <w:rPr>
          <w:rFonts w:cs="CMU Serif Roman"/>
          <w:i/>
          <w:iCs/>
          <w:lang w:val="en-GB"/>
        </w:rPr>
        <w:t>48</w:t>
      </w:r>
      <w:r w:rsidRPr="00BD23CF">
        <w:rPr>
          <w:rFonts w:cs="CMU Serif Roman"/>
          <w:lang w:val="en-GB"/>
        </w:rPr>
        <w:t>, 59–65. https://doi.org/10.1016/j.jbtep.2015.01.004</w:t>
      </w:r>
    </w:p>
    <w:p w14:paraId="65FE993C" w14:textId="77777777" w:rsidR="00BD23CF" w:rsidRPr="00BD23CF" w:rsidRDefault="00BD23CF" w:rsidP="00BD23CF">
      <w:pPr>
        <w:pStyle w:val="Bibliography"/>
        <w:rPr>
          <w:rFonts w:cs="CMU Serif Roman"/>
          <w:lang w:val="en-GB"/>
        </w:rPr>
      </w:pPr>
      <w:r w:rsidRPr="00BD23CF">
        <w:rPr>
          <w:rFonts w:cs="CMU Serif Roman"/>
          <w:lang w:val="en-GB"/>
        </w:rPr>
        <w:t xml:space="preserve">Viechtbauer, W. (2010). Conducting Meta-Analyses in R with the metafor Package. </w:t>
      </w:r>
      <w:r w:rsidRPr="00BD23CF">
        <w:rPr>
          <w:rFonts w:cs="CMU Serif Roman"/>
          <w:i/>
          <w:iCs/>
          <w:lang w:val="en-GB"/>
        </w:rPr>
        <w:t>Journal of Statistical Software</w:t>
      </w:r>
      <w:r w:rsidRPr="00BD23CF">
        <w:rPr>
          <w:rFonts w:cs="CMU Serif Roman"/>
          <w:lang w:val="en-GB"/>
        </w:rPr>
        <w:t xml:space="preserve">, </w:t>
      </w:r>
      <w:r w:rsidRPr="00BD23CF">
        <w:rPr>
          <w:rFonts w:cs="CMU Serif Roman"/>
          <w:i/>
          <w:iCs/>
          <w:lang w:val="en-GB"/>
        </w:rPr>
        <w:t>36</w:t>
      </w:r>
      <w:r w:rsidRPr="00BD23CF">
        <w:rPr>
          <w:rFonts w:cs="CMU Serif Roman"/>
          <w:lang w:val="en-GB"/>
        </w:rPr>
        <w:t>(3). https://doi.org/10.18637/jss.v036.i03</w:t>
      </w:r>
    </w:p>
    <w:p w14:paraId="73497660" w14:textId="77777777" w:rsidR="00BD23CF" w:rsidRPr="00BD23CF" w:rsidRDefault="00BD23CF" w:rsidP="00BD23CF">
      <w:pPr>
        <w:pStyle w:val="Bibliography"/>
        <w:rPr>
          <w:rFonts w:cs="CMU Serif Roman"/>
          <w:lang w:val="en-GB"/>
        </w:rPr>
      </w:pPr>
      <w:r w:rsidRPr="00BD23CF">
        <w:rPr>
          <w:rFonts w:cs="CMU Serif Roman"/>
          <w:lang w:val="en-GB"/>
        </w:rPr>
        <w:t xml:space="preserve">Viechtbauer, W. (2022). </w:t>
      </w:r>
      <w:r w:rsidRPr="00BD23CF">
        <w:rPr>
          <w:rFonts w:cs="CMU Serif Roman"/>
          <w:i/>
          <w:iCs/>
          <w:lang w:val="en-GB"/>
        </w:rPr>
        <w:t>A Comparison of the rma() and the lm(), lme(), and lmer() Functions</w:t>
      </w:r>
      <w:r w:rsidRPr="00BD23CF">
        <w:rPr>
          <w:rFonts w:cs="CMU Serif Roman"/>
          <w:lang w:val="en-GB"/>
        </w:rPr>
        <w:t>. https://www.metafor-project.org/doku.php/tips:rma_vs_lm_lme_lmer</w:t>
      </w:r>
    </w:p>
    <w:p w14:paraId="644F2A13" w14:textId="77777777" w:rsidR="00BD23CF" w:rsidRPr="00BD23CF" w:rsidRDefault="00BD23CF" w:rsidP="00BD23CF">
      <w:pPr>
        <w:pStyle w:val="Bibliography"/>
        <w:rPr>
          <w:rFonts w:cs="CMU Serif Roman"/>
          <w:lang w:val="en-GB"/>
        </w:rPr>
      </w:pPr>
      <w:r w:rsidRPr="00BD23CF">
        <w:rPr>
          <w:rFonts w:cs="CMU Serif Roman"/>
          <w:lang w:val="en-GB"/>
        </w:rPr>
        <w:t xml:space="preserve">Weir, J. P. (2005). Quantifying test-retest reliability using the intraclass correlation coefficient and the SEM. </w:t>
      </w:r>
      <w:r w:rsidRPr="00BD23CF">
        <w:rPr>
          <w:rFonts w:cs="CMU Serif Roman"/>
          <w:i/>
          <w:iCs/>
          <w:lang w:val="en-GB"/>
        </w:rPr>
        <w:t>Journal of Strength and Conditioning Research</w:t>
      </w:r>
      <w:r w:rsidRPr="00BD23CF">
        <w:rPr>
          <w:rFonts w:cs="CMU Serif Roman"/>
          <w:lang w:val="en-GB"/>
        </w:rPr>
        <w:t xml:space="preserve">, </w:t>
      </w:r>
      <w:r w:rsidRPr="00BD23CF">
        <w:rPr>
          <w:rFonts w:cs="CMU Serif Roman"/>
          <w:i/>
          <w:iCs/>
          <w:lang w:val="en-GB"/>
        </w:rPr>
        <w:t>19</w:t>
      </w:r>
      <w:r w:rsidRPr="00BD23CF">
        <w:rPr>
          <w:rFonts w:cs="CMU Serif Roman"/>
          <w:lang w:val="en-GB"/>
        </w:rPr>
        <w:t>(1), 231–240. https://doi.org/10.1519/15184.1</w:t>
      </w:r>
    </w:p>
    <w:p w14:paraId="4C0DF5A4" w14:textId="77777777" w:rsidR="00BD23CF" w:rsidRPr="00BD23CF" w:rsidRDefault="00BD23CF" w:rsidP="00BD23CF">
      <w:pPr>
        <w:pStyle w:val="Bibliography"/>
        <w:rPr>
          <w:rFonts w:cs="CMU Serif Roman"/>
          <w:lang w:val="en-GB"/>
        </w:rPr>
      </w:pPr>
      <w:r w:rsidRPr="00BD23CF">
        <w:rPr>
          <w:rFonts w:cs="CMU Serif Roman"/>
          <w:lang w:val="en-GB"/>
        </w:rPr>
        <w:t xml:space="preserve">Whelan, R. (2008). Effective analysis of reaction time data.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58</w:t>
      </w:r>
      <w:r w:rsidRPr="00BD23CF">
        <w:rPr>
          <w:rFonts w:cs="CMU Serif Roman"/>
          <w:lang w:val="en-GB"/>
        </w:rPr>
        <w:t>(3), 475–482.</w:t>
      </w:r>
    </w:p>
    <w:p w14:paraId="61BE35A5" w14:textId="43B967BB" w:rsidR="004559D9" w:rsidRPr="0030678A" w:rsidRDefault="00E20116" w:rsidP="00373D03">
      <w:pPr>
        <w:pStyle w:val="Bibliography"/>
      </w:pPr>
      <w:r>
        <w:fldChar w:fldCharType="end"/>
      </w:r>
    </w:p>
    <w:sectPr w:rsidR="004559D9" w:rsidRPr="0030678A">
      <w:headerReference w:type="default" r:id="rId21"/>
      <w:headerReference w:type="firs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rosoft Office User" w:date="2022-08-14T08:47:00Z" w:initials="MOU">
    <w:p w14:paraId="13025F87" w14:textId="1FC7A117" w:rsidR="00420F00" w:rsidRDefault="00420F00">
      <w:pPr>
        <w:pStyle w:val="CommentText"/>
      </w:pPr>
      <w:r>
        <w:rPr>
          <w:rStyle w:val="CommentReference"/>
        </w:rPr>
        <w:annotationRef/>
      </w:r>
      <w:r>
        <w:t>Some references to be removed for peer review, and URLs changed to be blinded</w:t>
      </w:r>
    </w:p>
  </w:comment>
  <w:comment w:id="4" w:author="Microsoft Office User" w:date="2022-08-14T08:52:00Z" w:initials="MOU">
    <w:p w14:paraId="105D117B" w14:textId="72E0BBFF" w:rsidR="009141E4" w:rsidRDefault="009141E4">
      <w:pPr>
        <w:pStyle w:val="CommentText"/>
      </w:pPr>
      <w:r>
        <w:rPr>
          <w:rStyle w:val="CommentReference"/>
        </w:rPr>
        <w:annotationRef/>
      </w:r>
      <w:r>
        <w:t>Make blind for pee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25F87" w15:done="0"/>
  <w15:commentEx w15:paraId="105D1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3507" w16cex:dateUtc="2022-08-14T06:47:00Z"/>
  <w16cex:commentExtensible w16cex:durableId="26A33661" w16cex:dateUtc="2022-08-14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25F87" w16cid:durableId="26A33507"/>
  <w16cid:commentId w16cid:paraId="105D117B" w16cid:durableId="26A33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77783" w14:textId="77777777" w:rsidR="00A96245" w:rsidRDefault="00A96245">
      <w:pPr>
        <w:spacing w:line="240" w:lineRule="auto"/>
      </w:pPr>
      <w:r>
        <w:separator/>
      </w:r>
    </w:p>
  </w:endnote>
  <w:endnote w:type="continuationSeparator" w:id="0">
    <w:p w14:paraId="6100E708" w14:textId="77777777" w:rsidR="00A96245" w:rsidRDefault="00A962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38724" w14:textId="77777777" w:rsidR="00A96245" w:rsidRDefault="00A96245">
      <w:pPr>
        <w:spacing w:line="240" w:lineRule="auto"/>
      </w:pPr>
      <w:r>
        <w:separator/>
      </w:r>
    </w:p>
  </w:footnote>
  <w:footnote w:type="continuationSeparator" w:id="0">
    <w:p w14:paraId="74074267" w14:textId="77777777" w:rsidR="00A96245" w:rsidRDefault="00A962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4DFF"/>
    <w:rsid w:val="00025EFF"/>
    <w:rsid w:val="00026DBB"/>
    <w:rsid w:val="00027F97"/>
    <w:rsid w:val="00031BB8"/>
    <w:rsid w:val="00035451"/>
    <w:rsid w:val="000362BA"/>
    <w:rsid w:val="000402AA"/>
    <w:rsid w:val="00040C72"/>
    <w:rsid w:val="0004274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3A87"/>
    <w:rsid w:val="00084D5D"/>
    <w:rsid w:val="00087606"/>
    <w:rsid w:val="00090BF6"/>
    <w:rsid w:val="00091214"/>
    <w:rsid w:val="00095EAB"/>
    <w:rsid w:val="00096216"/>
    <w:rsid w:val="0009757F"/>
    <w:rsid w:val="00097DA0"/>
    <w:rsid w:val="000A29CC"/>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CD8"/>
    <w:rsid w:val="000D7136"/>
    <w:rsid w:val="000D7138"/>
    <w:rsid w:val="000E1D0B"/>
    <w:rsid w:val="000E1D83"/>
    <w:rsid w:val="000E1F21"/>
    <w:rsid w:val="000E2B46"/>
    <w:rsid w:val="000E4B5A"/>
    <w:rsid w:val="000E6C57"/>
    <w:rsid w:val="000E6F17"/>
    <w:rsid w:val="000E72A9"/>
    <w:rsid w:val="000E750B"/>
    <w:rsid w:val="000E79D1"/>
    <w:rsid w:val="000F0DD0"/>
    <w:rsid w:val="000F11AC"/>
    <w:rsid w:val="000F1EC8"/>
    <w:rsid w:val="000F1F4A"/>
    <w:rsid w:val="000F1F7F"/>
    <w:rsid w:val="000F237C"/>
    <w:rsid w:val="000F34F3"/>
    <w:rsid w:val="000F4A0C"/>
    <w:rsid w:val="000F55EA"/>
    <w:rsid w:val="000F6FAC"/>
    <w:rsid w:val="001031DC"/>
    <w:rsid w:val="00104062"/>
    <w:rsid w:val="00104223"/>
    <w:rsid w:val="00110D6A"/>
    <w:rsid w:val="00113387"/>
    <w:rsid w:val="001140B9"/>
    <w:rsid w:val="00117084"/>
    <w:rsid w:val="001208C2"/>
    <w:rsid w:val="00121914"/>
    <w:rsid w:val="00123C64"/>
    <w:rsid w:val="00124B01"/>
    <w:rsid w:val="001253D7"/>
    <w:rsid w:val="001304E3"/>
    <w:rsid w:val="001341A3"/>
    <w:rsid w:val="00134742"/>
    <w:rsid w:val="00134A0B"/>
    <w:rsid w:val="00134E57"/>
    <w:rsid w:val="00136A12"/>
    <w:rsid w:val="00137783"/>
    <w:rsid w:val="0013795D"/>
    <w:rsid w:val="00137A10"/>
    <w:rsid w:val="00137F70"/>
    <w:rsid w:val="00142340"/>
    <w:rsid w:val="00142425"/>
    <w:rsid w:val="00143ADA"/>
    <w:rsid w:val="0014481A"/>
    <w:rsid w:val="0014528B"/>
    <w:rsid w:val="00146AC6"/>
    <w:rsid w:val="00146EAD"/>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676"/>
    <w:rsid w:val="001644C7"/>
    <w:rsid w:val="001652BB"/>
    <w:rsid w:val="00165502"/>
    <w:rsid w:val="00165609"/>
    <w:rsid w:val="00165F16"/>
    <w:rsid w:val="00165F19"/>
    <w:rsid w:val="001666E1"/>
    <w:rsid w:val="0017108F"/>
    <w:rsid w:val="00172A26"/>
    <w:rsid w:val="001750ED"/>
    <w:rsid w:val="0017567A"/>
    <w:rsid w:val="00176C64"/>
    <w:rsid w:val="0017754C"/>
    <w:rsid w:val="00183BED"/>
    <w:rsid w:val="001844A2"/>
    <w:rsid w:val="00184BF1"/>
    <w:rsid w:val="001853FF"/>
    <w:rsid w:val="00185778"/>
    <w:rsid w:val="001865F2"/>
    <w:rsid w:val="00190097"/>
    <w:rsid w:val="00190183"/>
    <w:rsid w:val="0019308B"/>
    <w:rsid w:val="001939A0"/>
    <w:rsid w:val="00195546"/>
    <w:rsid w:val="001959A0"/>
    <w:rsid w:val="001969ED"/>
    <w:rsid w:val="00197696"/>
    <w:rsid w:val="00197922"/>
    <w:rsid w:val="001A0D2D"/>
    <w:rsid w:val="001A0DEF"/>
    <w:rsid w:val="001A2F5B"/>
    <w:rsid w:val="001A40E3"/>
    <w:rsid w:val="001A56BA"/>
    <w:rsid w:val="001A5FA7"/>
    <w:rsid w:val="001A7282"/>
    <w:rsid w:val="001B139C"/>
    <w:rsid w:val="001B2EDB"/>
    <w:rsid w:val="001B3474"/>
    <w:rsid w:val="001B5ACE"/>
    <w:rsid w:val="001B768A"/>
    <w:rsid w:val="001C17BF"/>
    <w:rsid w:val="001C34C0"/>
    <w:rsid w:val="001C3876"/>
    <w:rsid w:val="001C44EA"/>
    <w:rsid w:val="001C7199"/>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A11"/>
    <w:rsid w:val="002121B6"/>
    <w:rsid w:val="0021288B"/>
    <w:rsid w:val="002153E8"/>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71FC"/>
    <w:rsid w:val="002972E8"/>
    <w:rsid w:val="00297E66"/>
    <w:rsid w:val="002A1B60"/>
    <w:rsid w:val="002A27BE"/>
    <w:rsid w:val="002A3868"/>
    <w:rsid w:val="002A3ECF"/>
    <w:rsid w:val="002A4B2F"/>
    <w:rsid w:val="002A588D"/>
    <w:rsid w:val="002A5BD2"/>
    <w:rsid w:val="002A6726"/>
    <w:rsid w:val="002B0463"/>
    <w:rsid w:val="002B0A7E"/>
    <w:rsid w:val="002B0B9F"/>
    <w:rsid w:val="002B23FC"/>
    <w:rsid w:val="002B2A33"/>
    <w:rsid w:val="002B38A1"/>
    <w:rsid w:val="002B5017"/>
    <w:rsid w:val="002C0162"/>
    <w:rsid w:val="002C1A9B"/>
    <w:rsid w:val="002C3F6C"/>
    <w:rsid w:val="002C55E3"/>
    <w:rsid w:val="002C6792"/>
    <w:rsid w:val="002D0C3A"/>
    <w:rsid w:val="002D0E07"/>
    <w:rsid w:val="002D5108"/>
    <w:rsid w:val="002D6881"/>
    <w:rsid w:val="002E15F0"/>
    <w:rsid w:val="002E1D26"/>
    <w:rsid w:val="002E4139"/>
    <w:rsid w:val="002E5492"/>
    <w:rsid w:val="002E6115"/>
    <w:rsid w:val="002E679C"/>
    <w:rsid w:val="002F0266"/>
    <w:rsid w:val="002F0A4F"/>
    <w:rsid w:val="002F0F10"/>
    <w:rsid w:val="002F36D0"/>
    <w:rsid w:val="002F68F1"/>
    <w:rsid w:val="002F706C"/>
    <w:rsid w:val="002F7CF6"/>
    <w:rsid w:val="003004A8"/>
    <w:rsid w:val="00300D08"/>
    <w:rsid w:val="00301C97"/>
    <w:rsid w:val="003023E9"/>
    <w:rsid w:val="00303078"/>
    <w:rsid w:val="0030678A"/>
    <w:rsid w:val="0030690E"/>
    <w:rsid w:val="003079B0"/>
    <w:rsid w:val="003108B7"/>
    <w:rsid w:val="003119CC"/>
    <w:rsid w:val="00311D6D"/>
    <w:rsid w:val="0031296F"/>
    <w:rsid w:val="003137F2"/>
    <w:rsid w:val="003147E5"/>
    <w:rsid w:val="00316642"/>
    <w:rsid w:val="003175DC"/>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A4C"/>
    <w:rsid w:val="00345E10"/>
    <w:rsid w:val="00346DB7"/>
    <w:rsid w:val="00350CAB"/>
    <w:rsid w:val="0035101E"/>
    <w:rsid w:val="0035152F"/>
    <w:rsid w:val="0035163B"/>
    <w:rsid w:val="00351980"/>
    <w:rsid w:val="0035590A"/>
    <w:rsid w:val="00355A89"/>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E1233"/>
    <w:rsid w:val="003E1A44"/>
    <w:rsid w:val="003E1E11"/>
    <w:rsid w:val="003E267F"/>
    <w:rsid w:val="003E3CC4"/>
    <w:rsid w:val="003E3CDF"/>
    <w:rsid w:val="003E3D4C"/>
    <w:rsid w:val="003E5A0B"/>
    <w:rsid w:val="003E6AD0"/>
    <w:rsid w:val="003F0065"/>
    <w:rsid w:val="003F1FEB"/>
    <w:rsid w:val="003F489C"/>
    <w:rsid w:val="003F4945"/>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F00"/>
    <w:rsid w:val="00421BF6"/>
    <w:rsid w:val="00422191"/>
    <w:rsid w:val="00423C74"/>
    <w:rsid w:val="00424241"/>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E23"/>
    <w:rsid w:val="00455716"/>
    <w:rsid w:val="004559D9"/>
    <w:rsid w:val="00455CD9"/>
    <w:rsid w:val="00456BAB"/>
    <w:rsid w:val="00456EC1"/>
    <w:rsid w:val="004574B6"/>
    <w:rsid w:val="00460584"/>
    <w:rsid w:val="004609BA"/>
    <w:rsid w:val="00461000"/>
    <w:rsid w:val="004611C9"/>
    <w:rsid w:val="004627C0"/>
    <w:rsid w:val="0046417B"/>
    <w:rsid w:val="004651CF"/>
    <w:rsid w:val="004653EA"/>
    <w:rsid w:val="004654BD"/>
    <w:rsid w:val="00465D8D"/>
    <w:rsid w:val="0046726C"/>
    <w:rsid w:val="004714FA"/>
    <w:rsid w:val="00471803"/>
    <w:rsid w:val="00473A62"/>
    <w:rsid w:val="00473F8E"/>
    <w:rsid w:val="004755B2"/>
    <w:rsid w:val="00475F97"/>
    <w:rsid w:val="00476490"/>
    <w:rsid w:val="00480ED5"/>
    <w:rsid w:val="00480EFF"/>
    <w:rsid w:val="00482E17"/>
    <w:rsid w:val="00484767"/>
    <w:rsid w:val="0048517C"/>
    <w:rsid w:val="00487A82"/>
    <w:rsid w:val="00487BC7"/>
    <w:rsid w:val="004900DF"/>
    <w:rsid w:val="004902BD"/>
    <w:rsid w:val="00491E20"/>
    <w:rsid w:val="00491E8F"/>
    <w:rsid w:val="00491EFA"/>
    <w:rsid w:val="00492862"/>
    <w:rsid w:val="00494B03"/>
    <w:rsid w:val="00496E0F"/>
    <w:rsid w:val="004A00C9"/>
    <w:rsid w:val="004A0CFE"/>
    <w:rsid w:val="004A1845"/>
    <w:rsid w:val="004A1D27"/>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C40"/>
    <w:rsid w:val="00510C4F"/>
    <w:rsid w:val="00513CBA"/>
    <w:rsid w:val="005143C9"/>
    <w:rsid w:val="00514CB6"/>
    <w:rsid w:val="0051500F"/>
    <w:rsid w:val="00517AED"/>
    <w:rsid w:val="0052494A"/>
    <w:rsid w:val="005255F6"/>
    <w:rsid w:val="00527AE4"/>
    <w:rsid w:val="00527B39"/>
    <w:rsid w:val="00530FA9"/>
    <w:rsid w:val="00531B15"/>
    <w:rsid w:val="00533FA7"/>
    <w:rsid w:val="00536276"/>
    <w:rsid w:val="0054055A"/>
    <w:rsid w:val="00542D2D"/>
    <w:rsid w:val="00543AB1"/>
    <w:rsid w:val="00547A47"/>
    <w:rsid w:val="00547B65"/>
    <w:rsid w:val="00550D68"/>
    <w:rsid w:val="00551FAD"/>
    <w:rsid w:val="005540A9"/>
    <w:rsid w:val="00554582"/>
    <w:rsid w:val="00554FCC"/>
    <w:rsid w:val="00555BF6"/>
    <w:rsid w:val="0055613D"/>
    <w:rsid w:val="00561B16"/>
    <w:rsid w:val="00563113"/>
    <w:rsid w:val="00564886"/>
    <w:rsid w:val="00567319"/>
    <w:rsid w:val="00571150"/>
    <w:rsid w:val="00571284"/>
    <w:rsid w:val="00571B47"/>
    <w:rsid w:val="005742E4"/>
    <w:rsid w:val="005762EA"/>
    <w:rsid w:val="00576D17"/>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FA4"/>
    <w:rsid w:val="005D2069"/>
    <w:rsid w:val="005D2618"/>
    <w:rsid w:val="005D43EF"/>
    <w:rsid w:val="005D6765"/>
    <w:rsid w:val="005E1150"/>
    <w:rsid w:val="005E15E1"/>
    <w:rsid w:val="005E358D"/>
    <w:rsid w:val="005E4DC4"/>
    <w:rsid w:val="005E4F3F"/>
    <w:rsid w:val="005E6185"/>
    <w:rsid w:val="005E72DB"/>
    <w:rsid w:val="005E7AD2"/>
    <w:rsid w:val="005F0D09"/>
    <w:rsid w:val="005F19F9"/>
    <w:rsid w:val="005F2DB0"/>
    <w:rsid w:val="005F5E20"/>
    <w:rsid w:val="005F6EF4"/>
    <w:rsid w:val="005F768A"/>
    <w:rsid w:val="005F7D15"/>
    <w:rsid w:val="00600FD4"/>
    <w:rsid w:val="00601FE7"/>
    <w:rsid w:val="00602161"/>
    <w:rsid w:val="00604288"/>
    <w:rsid w:val="0061036F"/>
    <w:rsid w:val="00610FEF"/>
    <w:rsid w:val="00615E3B"/>
    <w:rsid w:val="00616DAB"/>
    <w:rsid w:val="00620940"/>
    <w:rsid w:val="00620985"/>
    <w:rsid w:val="0062164F"/>
    <w:rsid w:val="0062180F"/>
    <w:rsid w:val="0062195D"/>
    <w:rsid w:val="006236A3"/>
    <w:rsid w:val="0062490C"/>
    <w:rsid w:val="0063536B"/>
    <w:rsid w:val="0063704F"/>
    <w:rsid w:val="0064079D"/>
    <w:rsid w:val="006428FA"/>
    <w:rsid w:val="006433EC"/>
    <w:rsid w:val="00643C01"/>
    <w:rsid w:val="0064546F"/>
    <w:rsid w:val="00645B07"/>
    <w:rsid w:val="006478E4"/>
    <w:rsid w:val="00650F24"/>
    <w:rsid w:val="00655C2D"/>
    <w:rsid w:val="0065627A"/>
    <w:rsid w:val="00656310"/>
    <w:rsid w:val="006621B0"/>
    <w:rsid w:val="00664886"/>
    <w:rsid w:val="00667870"/>
    <w:rsid w:val="00670D5A"/>
    <w:rsid w:val="0067405F"/>
    <w:rsid w:val="00674927"/>
    <w:rsid w:val="00674B05"/>
    <w:rsid w:val="006764F6"/>
    <w:rsid w:val="0067664E"/>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2945"/>
    <w:rsid w:val="006B4085"/>
    <w:rsid w:val="006B45B3"/>
    <w:rsid w:val="006B5348"/>
    <w:rsid w:val="006B6299"/>
    <w:rsid w:val="006B67CE"/>
    <w:rsid w:val="006C05B6"/>
    <w:rsid w:val="006C11B7"/>
    <w:rsid w:val="006C1AD1"/>
    <w:rsid w:val="006C3012"/>
    <w:rsid w:val="006C410F"/>
    <w:rsid w:val="006C5D33"/>
    <w:rsid w:val="006C6001"/>
    <w:rsid w:val="006C7F5F"/>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C7E"/>
    <w:rsid w:val="006F2FBC"/>
    <w:rsid w:val="006F4F42"/>
    <w:rsid w:val="006F5B7B"/>
    <w:rsid w:val="006F6787"/>
    <w:rsid w:val="006F763D"/>
    <w:rsid w:val="00701D2C"/>
    <w:rsid w:val="00702472"/>
    <w:rsid w:val="0070272F"/>
    <w:rsid w:val="0070315B"/>
    <w:rsid w:val="00706251"/>
    <w:rsid w:val="00707CAD"/>
    <w:rsid w:val="00712C1B"/>
    <w:rsid w:val="00714B2D"/>
    <w:rsid w:val="0071565D"/>
    <w:rsid w:val="007161BF"/>
    <w:rsid w:val="007174E6"/>
    <w:rsid w:val="0072124A"/>
    <w:rsid w:val="0072226B"/>
    <w:rsid w:val="00722551"/>
    <w:rsid w:val="007249A7"/>
    <w:rsid w:val="00726255"/>
    <w:rsid w:val="00726542"/>
    <w:rsid w:val="00730013"/>
    <w:rsid w:val="00730633"/>
    <w:rsid w:val="00731155"/>
    <w:rsid w:val="00731A52"/>
    <w:rsid w:val="00733269"/>
    <w:rsid w:val="00734148"/>
    <w:rsid w:val="0073479E"/>
    <w:rsid w:val="007364A8"/>
    <w:rsid w:val="007366D8"/>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8364A"/>
    <w:rsid w:val="00790C2B"/>
    <w:rsid w:val="0079388B"/>
    <w:rsid w:val="00793D81"/>
    <w:rsid w:val="007949BB"/>
    <w:rsid w:val="00796A3B"/>
    <w:rsid w:val="00797560"/>
    <w:rsid w:val="00797D3D"/>
    <w:rsid w:val="007A4C3A"/>
    <w:rsid w:val="007A57BE"/>
    <w:rsid w:val="007A741A"/>
    <w:rsid w:val="007B1E41"/>
    <w:rsid w:val="007B2E52"/>
    <w:rsid w:val="007B6AE6"/>
    <w:rsid w:val="007C153E"/>
    <w:rsid w:val="007C2827"/>
    <w:rsid w:val="007C2D3E"/>
    <w:rsid w:val="007C3C65"/>
    <w:rsid w:val="007C60CA"/>
    <w:rsid w:val="007C6781"/>
    <w:rsid w:val="007C7285"/>
    <w:rsid w:val="007C78CE"/>
    <w:rsid w:val="007C7FF2"/>
    <w:rsid w:val="007D1262"/>
    <w:rsid w:val="007D1F02"/>
    <w:rsid w:val="007D2CF0"/>
    <w:rsid w:val="007D2ED6"/>
    <w:rsid w:val="007D349B"/>
    <w:rsid w:val="007D58A1"/>
    <w:rsid w:val="007D5E63"/>
    <w:rsid w:val="007D6724"/>
    <w:rsid w:val="007D7BD9"/>
    <w:rsid w:val="007E0318"/>
    <w:rsid w:val="007E23C7"/>
    <w:rsid w:val="007E2DFE"/>
    <w:rsid w:val="007E4647"/>
    <w:rsid w:val="007E77CD"/>
    <w:rsid w:val="007F03B3"/>
    <w:rsid w:val="007F1A63"/>
    <w:rsid w:val="007F1CCC"/>
    <w:rsid w:val="007F4CE7"/>
    <w:rsid w:val="007F5427"/>
    <w:rsid w:val="00800635"/>
    <w:rsid w:val="00800F2E"/>
    <w:rsid w:val="008026DC"/>
    <w:rsid w:val="00803128"/>
    <w:rsid w:val="00803B28"/>
    <w:rsid w:val="008054CF"/>
    <w:rsid w:val="00805F41"/>
    <w:rsid w:val="00807E22"/>
    <w:rsid w:val="00807FA9"/>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9E6"/>
    <w:rsid w:val="008409C0"/>
    <w:rsid w:val="00841875"/>
    <w:rsid w:val="00843C18"/>
    <w:rsid w:val="008467EB"/>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6CDA"/>
    <w:rsid w:val="008712EB"/>
    <w:rsid w:val="008721FF"/>
    <w:rsid w:val="00872662"/>
    <w:rsid w:val="00872EB1"/>
    <w:rsid w:val="0087506D"/>
    <w:rsid w:val="00876582"/>
    <w:rsid w:val="008818A6"/>
    <w:rsid w:val="00881DEE"/>
    <w:rsid w:val="0088391F"/>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7A70"/>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3F37"/>
    <w:rsid w:val="009854D3"/>
    <w:rsid w:val="00987CA0"/>
    <w:rsid w:val="0099019B"/>
    <w:rsid w:val="00992A85"/>
    <w:rsid w:val="0099339C"/>
    <w:rsid w:val="00995DF3"/>
    <w:rsid w:val="009A09C3"/>
    <w:rsid w:val="009A1268"/>
    <w:rsid w:val="009A44FE"/>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3672"/>
    <w:rsid w:val="009E40CE"/>
    <w:rsid w:val="009E4263"/>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2C85"/>
    <w:rsid w:val="00A26339"/>
    <w:rsid w:val="00A30C69"/>
    <w:rsid w:val="00A3270A"/>
    <w:rsid w:val="00A33383"/>
    <w:rsid w:val="00A33460"/>
    <w:rsid w:val="00A338C8"/>
    <w:rsid w:val="00A33DCF"/>
    <w:rsid w:val="00A355F1"/>
    <w:rsid w:val="00A358DC"/>
    <w:rsid w:val="00A36C15"/>
    <w:rsid w:val="00A37082"/>
    <w:rsid w:val="00A41B1F"/>
    <w:rsid w:val="00A41DA6"/>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45"/>
    <w:rsid w:val="00A962E4"/>
    <w:rsid w:val="00AA104C"/>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2140"/>
    <w:rsid w:val="00B14EED"/>
    <w:rsid w:val="00B15877"/>
    <w:rsid w:val="00B15BDB"/>
    <w:rsid w:val="00B16299"/>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81A9C"/>
    <w:rsid w:val="00B82F91"/>
    <w:rsid w:val="00B83BA5"/>
    <w:rsid w:val="00B85FE1"/>
    <w:rsid w:val="00B871AE"/>
    <w:rsid w:val="00B9043C"/>
    <w:rsid w:val="00B907C2"/>
    <w:rsid w:val="00B90FCE"/>
    <w:rsid w:val="00B93FEB"/>
    <w:rsid w:val="00B94882"/>
    <w:rsid w:val="00B95B1C"/>
    <w:rsid w:val="00B963DA"/>
    <w:rsid w:val="00B96D88"/>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D0D74"/>
    <w:rsid w:val="00BD0E36"/>
    <w:rsid w:val="00BD104B"/>
    <w:rsid w:val="00BD1C4B"/>
    <w:rsid w:val="00BD23CF"/>
    <w:rsid w:val="00BD3100"/>
    <w:rsid w:val="00BD41FB"/>
    <w:rsid w:val="00BD48F3"/>
    <w:rsid w:val="00BD61FC"/>
    <w:rsid w:val="00BD6507"/>
    <w:rsid w:val="00BD7A44"/>
    <w:rsid w:val="00BE3204"/>
    <w:rsid w:val="00BE3E3E"/>
    <w:rsid w:val="00BE747F"/>
    <w:rsid w:val="00BF3492"/>
    <w:rsid w:val="00BF4D82"/>
    <w:rsid w:val="00BF5723"/>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CF6"/>
    <w:rsid w:val="00CC6D8F"/>
    <w:rsid w:val="00CC73D2"/>
    <w:rsid w:val="00CC7A6F"/>
    <w:rsid w:val="00CD1069"/>
    <w:rsid w:val="00CD5618"/>
    <w:rsid w:val="00CD654D"/>
    <w:rsid w:val="00CD6A70"/>
    <w:rsid w:val="00CD6C59"/>
    <w:rsid w:val="00CD6EDE"/>
    <w:rsid w:val="00CD79CF"/>
    <w:rsid w:val="00CE116A"/>
    <w:rsid w:val="00CE14CB"/>
    <w:rsid w:val="00CE2777"/>
    <w:rsid w:val="00CE3A01"/>
    <w:rsid w:val="00CE3B06"/>
    <w:rsid w:val="00CE48E2"/>
    <w:rsid w:val="00CE7758"/>
    <w:rsid w:val="00CF0161"/>
    <w:rsid w:val="00CF1322"/>
    <w:rsid w:val="00CF1323"/>
    <w:rsid w:val="00CF2951"/>
    <w:rsid w:val="00CF300B"/>
    <w:rsid w:val="00CF5666"/>
    <w:rsid w:val="00CF7FE5"/>
    <w:rsid w:val="00D0049C"/>
    <w:rsid w:val="00D04654"/>
    <w:rsid w:val="00D06583"/>
    <w:rsid w:val="00D07279"/>
    <w:rsid w:val="00D075ED"/>
    <w:rsid w:val="00D100E7"/>
    <w:rsid w:val="00D116AC"/>
    <w:rsid w:val="00D11D20"/>
    <w:rsid w:val="00D120EE"/>
    <w:rsid w:val="00D12CB7"/>
    <w:rsid w:val="00D14E0C"/>
    <w:rsid w:val="00D15DBB"/>
    <w:rsid w:val="00D1635C"/>
    <w:rsid w:val="00D21853"/>
    <w:rsid w:val="00D227BC"/>
    <w:rsid w:val="00D251CC"/>
    <w:rsid w:val="00D2693F"/>
    <w:rsid w:val="00D30247"/>
    <w:rsid w:val="00D30D76"/>
    <w:rsid w:val="00D31443"/>
    <w:rsid w:val="00D315A6"/>
    <w:rsid w:val="00D340DB"/>
    <w:rsid w:val="00D3526C"/>
    <w:rsid w:val="00D359C4"/>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91667"/>
    <w:rsid w:val="00D918BF"/>
    <w:rsid w:val="00D92364"/>
    <w:rsid w:val="00D92586"/>
    <w:rsid w:val="00D9378A"/>
    <w:rsid w:val="00D94C19"/>
    <w:rsid w:val="00D94CFD"/>
    <w:rsid w:val="00D9638C"/>
    <w:rsid w:val="00D97593"/>
    <w:rsid w:val="00DA14D4"/>
    <w:rsid w:val="00DA2B80"/>
    <w:rsid w:val="00DA371F"/>
    <w:rsid w:val="00DA4C31"/>
    <w:rsid w:val="00DA5F1D"/>
    <w:rsid w:val="00DA6658"/>
    <w:rsid w:val="00DA70D1"/>
    <w:rsid w:val="00DB047A"/>
    <w:rsid w:val="00DB2584"/>
    <w:rsid w:val="00DB5267"/>
    <w:rsid w:val="00DB7F1E"/>
    <w:rsid w:val="00DC16AE"/>
    <w:rsid w:val="00DC1861"/>
    <w:rsid w:val="00DC25C4"/>
    <w:rsid w:val="00DC32A3"/>
    <w:rsid w:val="00DC348B"/>
    <w:rsid w:val="00DC44CA"/>
    <w:rsid w:val="00DC60FC"/>
    <w:rsid w:val="00DC612E"/>
    <w:rsid w:val="00DD019C"/>
    <w:rsid w:val="00DD0916"/>
    <w:rsid w:val="00DD091F"/>
    <w:rsid w:val="00DD23BC"/>
    <w:rsid w:val="00DD6984"/>
    <w:rsid w:val="00DE01C3"/>
    <w:rsid w:val="00DE087A"/>
    <w:rsid w:val="00DE0A64"/>
    <w:rsid w:val="00DE16DC"/>
    <w:rsid w:val="00DE179E"/>
    <w:rsid w:val="00DE1D3F"/>
    <w:rsid w:val="00DE2D09"/>
    <w:rsid w:val="00DE37DC"/>
    <w:rsid w:val="00DE5D8E"/>
    <w:rsid w:val="00DE6552"/>
    <w:rsid w:val="00DE6640"/>
    <w:rsid w:val="00DE77B4"/>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77D3"/>
    <w:rsid w:val="00E302FB"/>
    <w:rsid w:val="00E3110E"/>
    <w:rsid w:val="00E31722"/>
    <w:rsid w:val="00E31FAA"/>
    <w:rsid w:val="00E32363"/>
    <w:rsid w:val="00E338E0"/>
    <w:rsid w:val="00E34A13"/>
    <w:rsid w:val="00E34CD3"/>
    <w:rsid w:val="00E35284"/>
    <w:rsid w:val="00E36297"/>
    <w:rsid w:val="00E40AB6"/>
    <w:rsid w:val="00E41DF7"/>
    <w:rsid w:val="00E437D2"/>
    <w:rsid w:val="00E43BAD"/>
    <w:rsid w:val="00E449F0"/>
    <w:rsid w:val="00E44BA1"/>
    <w:rsid w:val="00E45E8C"/>
    <w:rsid w:val="00E47753"/>
    <w:rsid w:val="00E5005D"/>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59AC"/>
    <w:rsid w:val="00F170F1"/>
    <w:rsid w:val="00F20F5C"/>
    <w:rsid w:val="00F2120A"/>
    <w:rsid w:val="00F21DC1"/>
    <w:rsid w:val="00F22636"/>
    <w:rsid w:val="00F22E86"/>
    <w:rsid w:val="00F230AA"/>
    <w:rsid w:val="00F24EE3"/>
    <w:rsid w:val="00F24F6B"/>
    <w:rsid w:val="00F255B1"/>
    <w:rsid w:val="00F25A2A"/>
    <w:rsid w:val="00F25BD3"/>
    <w:rsid w:val="00F277A8"/>
    <w:rsid w:val="00F27A05"/>
    <w:rsid w:val="00F31726"/>
    <w:rsid w:val="00F32D57"/>
    <w:rsid w:val="00F34FA9"/>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1CD0"/>
    <w:rsid w:val="00F72C58"/>
    <w:rsid w:val="00F73320"/>
    <w:rsid w:val="00F73A27"/>
    <w:rsid w:val="00F7519D"/>
    <w:rsid w:val="00F75363"/>
    <w:rsid w:val="00F753B8"/>
    <w:rsid w:val="00F758B7"/>
    <w:rsid w:val="00F766BD"/>
    <w:rsid w:val="00F770BE"/>
    <w:rsid w:val="00F77E56"/>
    <w:rsid w:val="00F80475"/>
    <w:rsid w:val="00F81C7E"/>
    <w:rsid w:val="00F82328"/>
    <w:rsid w:val="00F82E3C"/>
    <w:rsid w:val="00F84DC3"/>
    <w:rsid w:val="00F87EEE"/>
    <w:rsid w:val="00F90270"/>
    <w:rsid w:val="00F9093D"/>
    <w:rsid w:val="00F94ADD"/>
    <w:rsid w:val="00F95A83"/>
    <w:rsid w:val="00F96C04"/>
    <w:rsid w:val="00F97A31"/>
    <w:rsid w:val="00FA05D0"/>
    <w:rsid w:val="00FA2116"/>
    <w:rsid w:val="00FA436C"/>
    <w:rsid w:val="00FA528F"/>
    <w:rsid w:val="00FA5D06"/>
    <w:rsid w:val="00FB4B45"/>
    <w:rsid w:val="00FB76D6"/>
    <w:rsid w:val="00FC0906"/>
    <w:rsid w:val="00FC1750"/>
    <w:rsid w:val="00FC19A7"/>
    <w:rsid w:val="00FC446D"/>
    <w:rsid w:val="00FC5586"/>
    <w:rsid w:val="00FC626E"/>
    <w:rsid w:val="00FD1166"/>
    <w:rsid w:val="00FD39F0"/>
    <w:rsid w:val="00FD3C78"/>
    <w:rsid w:val="00FD6504"/>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hyperlink" Target="mailto:ian.hussey@rub.de"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054</TotalTime>
  <Pages>45</Pages>
  <Words>24545</Words>
  <Characters>139911</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257</cp:revision>
  <dcterms:created xsi:type="dcterms:W3CDTF">2018-12-22T13:44:00Z</dcterms:created>
  <dcterms:modified xsi:type="dcterms:W3CDTF">2022-08-15T20:1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X9V550n0"/&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